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0998A5" w14:textId="77777777" w:rsidR="0051413E" w:rsidRDefault="00A14BC6" w:rsidP="000534C0">
      <w:pPr>
        <w:pStyle w:val="Heading3"/>
      </w:pPr>
      <w:r>
        <w:t>DATA SHARING</w:t>
      </w:r>
      <w:r w:rsidR="006822DF" w:rsidRPr="000534C0">
        <w:t xml:space="preserve"> AGREEMENT</w:t>
      </w:r>
      <w:r w:rsidR="0051413E">
        <w:t xml:space="preserve"> </w:t>
      </w:r>
    </w:p>
    <w:p w14:paraId="5FB552CA" w14:textId="77777777" w:rsidR="0051413E" w:rsidRPr="0051413E" w:rsidRDefault="0051413E" w:rsidP="0051413E"/>
    <w:p w14:paraId="031207F8" w14:textId="0E42763A" w:rsidR="006822DF" w:rsidRPr="0051413E" w:rsidRDefault="0051413E" w:rsidP="000534C0">
      <w:pPr>
        <w:pStyle w:val="Heading3"/>
        <w:rPr>
          <w:b w:val="0"/>
        </w:rPr>
      </w:pPr>
      <w:r w:rsidRPr="0051413E">
        <w:rPr>
          <w:b w:val="0"/>
        </w:rPr>
        <w:t>(</w:t>
      </w:r>
      <w:r w:rsidR="00984349" w:rsidRPr="00984349">
        <w:rPr>
          <w:b w:val="0"/>
        </w:rPr>
        <w:t xml:space="preserve">Self-reported </w:t>
      </w:r>
      <w:r w:rsidR="00A850BD">
        <w:rPr>
          <w:b w:val="0"/>
        </w:rPr>
        <w:t>bipolar disorder</w:t>
      </w:r>
      <w:r w:rsidR="00984349" w:rsidRPr="00984349">
        <w:rPr>
          <w:b w:val="0"/>
        </w:rPr>
        <w:t xml:space="preserve"> diagnosis (S-BiDD) dataset</w:t>
      </w:r>
      <w:r w:rsidRPr="0051413E">
        <w:rPr>
          <w:b w:val="0"/>
        </w:rPr>
        <w:t>)</w:t>
      </w:r>
    </w:p>
    <w:p w14:paraId="65C8796D" w14:textId="77777777" w:rsidR="006822DF" w:rsidRDefault="006822DF" w:rsidP="000534C0">
      <w:pPr>
        <w:pStyle w:val="Heading3"/>
      </w:pPr>
    </w:p>
    <w:p w14:paraId="49FB530E" w14:textId="77777777" w:rsidR="0096354F" w:rsidRPr="0096354F" w:rsidRDefault="0096354F" w:rsidP="0096354F"/>
    <w:p w14:paraId="56E73D9D" w14:textId="77777777" w:rsidR="006822DF" w:rsidRPr="00FF070F" w:rsidRDefault="006822DF" w:rsidP="000534C0">
      <w:pPr>
        <w:pStyle w:val="Heading3"/>
      </w:pPr>
      <w:r w:rsidRPr="00FF070F">
        <w:t>between</w:t>
      </w:r>
    </w:p>
    <w:p w14:paraId="003399EA" w14:textId="77777777" w:rsidR="006822DF" w:rsidRDefault="006822DF" w:rsidP="000534C0">
      <w:pPr>
        <w:pStyle w:val="Heading3"/>
      </w:pPr>
    </w:p>
    <w:p w14:paraId="49AE1A86" w14:textId="77777777" w:rsidR="0096354F" w:rsidRPr="0096354F" w:rsidRDefault="0096354F" w:rsidP="0096354F"/>
    <w:p w14:paraId="1E2FB2F1" w14:textId="77777777" w:rsidR="00BC0984" w:rsidRPr="00FF070F" w:rsidRDefault="00BC0984" w:rsidP="00BC0984">
      <w:pPr>
        <w:pStyle w:val="Heading3"/>
      </w:pPr>
    </w:p>
    <w:p w14:paraId="26F0770F" w14:textId="77777777" w:rsidR="00BC0984" w:rsidRPr="00FF070F" w:rsidRDefault="00000000" w:rsidP="00BC0984">
      <w:pPr>
        <w:pStyle w:val="Heading3"/>
      </w:pPr>
      <w:sdt>
        <w:sdtPr>
          <w:id w:val="2129355219"/>
          <w:placeholder>
            <w:docPart w:val="BEC418F4A4B64212B2DCC76EDE98EF1E"/>
          </w:placeholder>
        </w:sdtPr>
        <w:sdtContent>
          <w:r w:rsidR="00BC0984">
            <w:t>UNIVERSITY OF LANCASTER</w:t>
          </w:r>
        </w:sdtContent>
      </w:sdt>
    </w:p>
    <w:p w14:paraId="271F6222" w14:textId="77777777" w:rsidR="00AF0040" w:rsidRDefault="00AF0040" w:rsidP="000534C0">
      <w:pPr>
        <w:pStyle w:val="Heading3"/>
      </w:pPr>
    </w:p>
    <w:p w14:paraId="373C69BC" w14:textId="77777777" w:rsidR="0096354F" w:rsidRDefault="0096354F" w:rsidP="000534C0">
      <w:pPr>
        <w:pStyle w:val="Heading3"/>
      </w:pPr>
    </w:p>
    <w:p w14:paraId="7812B259" w14:textId="7FAB21C6" w:rsidR="006822DF" w:rsidRDefault="0096354F" w:rsidP="000534C0">
      <w:pPr>
        <w:pStyle w:val="Heading3"/>
      </w:pPr>
      <w:r>
        <w:t>a</w:t>
      </w:r>
      <w:r w:rsidR="006822DF" w:rsidRPr="00FF070F">
        <w:t>nd</w:t>
      </w:r>
    </w:p>
    <w:p w14:paraId="23B13015" w14:textId="77777777" w:rsidR="0096354F" w:rsidRPr="0096354F" w:rsidRDefault="0096354F" w:rsidP="0096354F"/>
    <w:p w14:paraId="005106C2" w14:textId="77777777" w:rsidR="006822DF" w:rsidRPr="00FF070F" w:rsidRDefault="006822DF" w:rsidP="000534C0">
      <w:pPr>
        <w:pStyle w:val="Heading3"/>
      </w:pPr>
    </w:p>
    <w:p w14:paraId="3F7CEEDC" w14:textId="3EC1C8ED" w:rsidR="006822DF" w:rsidRPr="00FF070F" w:rsidRDefault="00000000" w:rsidP="000534C0">
      <w:pPr>
        <w:pStyle w:val="Heading3"/>
      </w:pPr>
      <w:sdt>
        <w:sdtPr>
          <w:id w:val="-1069962262"/>
          <w:placeholder>
            <w:docPart w:val="4798B2EB35C84638B4435FC23EB41AEE"/>
          </w:placeholder>
        </w:sdtPr>
        <w:sdtContent>
          <w:commentRangeStart w:id="0"/>
          <w:r w:rsidR="00BC0984">
            <w:t>INSERT NAME OF RECIPIENT INSTITUTION</w:t>
          </w:r>
        </w:sdtContent>
      </w:sdt>
      <w:commentRangeEnd w:id="0"/>
      <w:r w:rsidR="00627084">
        <w:rPr>
          <w:rStyle w:val="CommentReference"/>
          <w:b w:val="0"/>
          <w:bCs w:val="0"/>
        </w:rPr>
        <w:commentReference w:id="0"/>
      </w:r>
    </w:p>
    <w:p w14:paraId="36E4321C" w14:textId="77777777" w:rsidR="006822DF" w:rsidRPr="00FF070F" w:rsidRDefault="006822DF" w:rsidP="000534C0">
      <w:pPr>
        <w:pStyle w:val="Heading3"/>
      </w:pPr>
    </w:p>
    <w:p w14:paraId="6B632945" w14:textId="77777777" w:rsidR="006822DF" w:rsidRPr="00FF070F" w:rsidRDefault="006822DF" w:rsidP="000534C0">
      <w:pPr>
        <w:pStyle w:val="Heading3"/>
      </w:pPr>
    </w:p>
    <w:p w14:paraId="2E8B3891" w14:textId="77777777" w:rsidR="006822DF" w:rsidRPr="00B546C9" w:rsidRDefault="006822DF" w:rsidP="00A14BC6">
      <w:pPr>
        <w:pStyle w:val="Heading1"/>
        <w:ind w:left="0" w:firstLine="0"/>
        <w:sectPr w:rsidR="006822DF" w:rsidRPr="00B546C9" w:rsidSect="008D37F6">
          <w:headerReference w:type="even" r:id="rId15"/>
          <w:headerReference w:type="default" r:id="rId16"/>
          <w:footerReference w:type="default" r:id="rId17"/>
          <w:headerReference w:type="first" r:id="rId18"/>
          <w:footerReference w:type="first" r:id="rId19"/>
          <w:pgSz w:w="11907" w:h="16840" w:code="9"/>
          <w:pgMar w:top="4248" w:right="1138" w:bottom="1138" w:left="1138" w:header="1138" w:footer="1138" w:gutter="0"/>
          <w:cols w:space="720"/>
          <w:titlePg/>
        </w:sectPr>
      </w:pPr>
    </w:p>
    <w:p w14:paraId="2E05DD28" w14:textId="60B7FC7A" w:rsidR="006822DF" w:rsidRPr="0038161C" w:rsidRDefault="0096354F" w:rsidP="000534C0">
      <w:pPr>
        <w:pStyle w:val="Heading1"/>
      </w:pPr>
      <w:r>
        <w:lastRenderedPageBreak/>
        <w:t>DATA SHARING</w:t>
      </w:r>
      <w:r w:rsidR="006822DF" w:rsidRPr="0038161C">
        <w:t xml:space="preserve"> AGREEMENT</w:t>
      </w:r>
      <w:r>
        <w:t xml:space="preserve"> (</w:t>
      </w:r>
      <w:r w:rsidR="00273F29">
        <w:rPr>
          <w:b/>
        </w:rPr>
        <w:t>S-BiDD</w:t>
      </w:r>
      <w:r w:rsidR="00424EB5">
        <w:rPr>
          <w:b/>
        </w:rPr>
        <w:t xml:space="preserve"> </w:t>
      </w:r>
      <w:r w:rsidR="00273F29">
        <w:rPr>
          <w:b/>
        </w:rPr>
        <w:t>d</w:t>
      </w:r>
      <w:r w:rsidR="00424EB5">
        <w:rPr>
          <w:b/>
        </w:rPr>
        <w:t>ataset</w:t>
      </w:r>
      <w:r>
        <w:t>)</w:t>
      </w:r>
    </w:p>
    <w:p w14:paraId="32021023" w14:textId="77777777" w:rsidR="006822DF" w:rsidRPr="00B546C9" w:rsidRDefault="006822DF" w:rsidP="006822DF">
      <w:pPr>
        <w:rPr>
          <w:szCs w:val="22"/>
        </w:rPr>
      </w:pPr>
    </w:p>
    <w:p w14:paraId="1431E8EE" w14:textId="77777777" w:rsidR="006822DF" w:rsidRPr="00B546C9" w:rsidRDefault="006822DF" w:rsidP="006822DF">
      <w:pPr>
        <w:rPr>
          <w:szCs w:val="22"/>
        </w:rPr>
      </w:pPr>
      <w:r w:rsidRPr="00B546C9">
        <w:rPr>
          <w:szCs w:val="22"/>
        </w:rPr>
        <w:t>between</w:t>
      </w:r>
    </w:p>
    <w:p w14:paraId="59C1C09C" w14:textId="77777777" w:rsidR="006822DF" w:rsidRPr="00B546C9" w:rsidRDefault="006822DF" w:rsidP="006822DF">
      <w:pPr>
        <w:rPr>
          <w:szCs w:val="22"/>
        </w:rPr>
      </w:pPr>
    </w:p>
    <w:p w14:paraId="79070BD1" w14:textId="47B65362" w:rsidR="006822DF" w:rsidRPr="00B546C9" w:rsidRDefault="00000000" w:rsidP="006822DF">
      <w:pPr>
        <w:rPr>
          <w:szCs w:val="22"/>
        </w:rPr>
      </w:pPr>
      <w:sdt>
        <w:sdtPr>
          <w:rPr>
            <w:szCs w:val="22"/>
          </w:rPr>
          <w:id w:val="-12694766"/>
          <w:placeholder>
            <w:docPart w:val="9478E0A522664679B99D56FCDBE1249C"/>
          </w:placeholder>
        </w:sdtPr>
        <w:sdtContent>
          <w:r w:rsidR="00BC0984">
            <w:rPr>
              <w:szCs w:val="22"/>
            </w:rPr>
            <w:t>Lancaster University</w:t>
          </w:r>
        </w:sdtContent>
      </w:sdt>
      <w:r w:rsidR="006822DF">
        <w:rPr>
          <w:szCs w:val="22"/>
        </w:rPr>
        <w:t>, a</w:t>
      </w:r>
      <w:r w:rsidR="00BC0984">
        <w:rPr>
          <w:szCs w:val="22"/>
        </w:rPr>
        <w:t>n educational body incorporated by Royal charter and having its m</w:t>
      </w:r>
      <w:r w:rsidR="006822DF">
        <w:rPr>
          <w:szCs w:val="22"/>
        </w:rPr>
        <w:t>ain administrative offices at</w:t>
      </w:r>
      <w:r w:rsidR="006822DF" w:rsidRPr="00983380">
        <w:rPr>
          <w:szCs w:val="22"/>
        </w:rPr>
        <w:t xml:space="preserve"> </w:t>
      </w:r>
      <w:sdt>
        <w:sdtPr>
          <w:rPr>
            <w:szCs w:val="22"/>
          </w:rPr>
          <w:id w:val="238211405"/>
          <w:placeholder>
            <w:docPart w:val="F07E4E5EFB69493CB3F8FA38C8C076D4"/>
          </w:placeholder>
        </w:sdtPr>
        <w:sdtContent>
          <w:r w:rsidR="000E6607">
            <w:rPr>
              <w:szCs w:val="22"/>
            </w:rPr>
            <w:t xml:space="preserve">University </w:t>
          </w:r>
          <w:r w:rsidR="00BC0984">
            <w:rPr>
              <w:szCs w:val="22"/>
            </w:rPr>
            <w:t xml:space="preserve">House, </w:t>
          </w:r>
          <w:proofErr w:type="spellStart"/>
          <w:r w:rsidR="00BC0984">
            <w:rPr>
              <w:szCs w:val="22"/>
            </w:rPr>
            <w:t>Bailrigg</w:t>
          </w:r>
          <w:proofErr w:type="spellEnd"/>
          <w:r w:rsidR="00BC0984">
            <w:rPr>
              <w:szCs w:val="22"/>
            </w:rPr>
            <w:t>, Lancaster, LA1 4YW</w:t>
          </w:r>
        </w:sdtContent>
      </w:sdt>
      <w:r w:rsidR="006822DF">
        <w:rPr>
          <w:szCs w:val="22"/>
        </w:rPr>
        <w:t xml:space="preserve"> (the “Provider Institution”)</w:t>
      </w:r>
    </w:p>
    <w:p w14:paraId="1E5D4764" w14:textId="77777777" w:rsidR="006822DF" w:rsidRPr="00B546C9" w:rsidRDefault="006822DF" w:rsidP="006822DF">
      <w:pPr>
        <w:rPr>
          <w:szCs w:val="22"/>
        </w:rPr>
      </w:pPr>
    </w:p>
    <w:p w14:paraId="7B88818B" w14:textId="77777777" w:rsidR="006822DF" w:rsidRPr="00B546C9" w:rsidRDefault="006822DF" w:rsidP="006822DF">
      <w:pPr>
        <w:rPr>
          <w:szCs w:val="22"/>
        </w:rPr>
      </w:pPr>
      <w:r w:rsidRPr="00B546C9">
        <w:rPr>
          <w:szCs w:val="22"/>
        </w:rPr>
        <w:t>and</w:t>
      </w:r>
    </w:p>
    <w:p w14:paraId="3EDEB6DE" w14:textId="77777777" w:rsidR="006822DF" w:rsidRDefault="006822DF" w:rsidP="006822DF">
      <w:pPr>
        <w:rPr>
          <w:szCs w:val="22"/>
        </w:rPr>
      </w:pPr>
    </w:p>
    <w:commentRangeStart w:id="1"/>
    <w:p w14:paraId="011A48C8" w14:textId="279B7553" w:rsidR="006822DF" w:rsidRDefault="00000000" w:rsidP="006822DF">
      <w:pPr>
        <w:rPr>
          <w:szCs w:val="22"/>
        </w:rPr>
      </w:pPr>
      <w:sdt>
        <w:sdtPr>
          <w:rPr>
            <w:szCs w:val="22"/>
          </w:rPr>
          <w:id w:val="-326371067"/>
          <w:placeholder>
            <w:docPart w:val="340AE951D19C45BBBB67D25065FB047F"/>
          </w:placeholder>
          <w:showingPlcHdr/>
        </w:sdtPr>
        <w:sdtContent>
          <w:r w:rsidR="00796A9B">
            <w:rPr>
              <w:rStyle w:val="PlaceholderText"/>
              <w:rFonts w:eastAsiaTheme="minorHAnsi"/>
            </w:rPr>
            <w:t>Insert full name of recipient institution</w:t>
          </w:r>
        </w:sdtContent>
      </w:sdt>
      <w:r w:rsidR="006822DF">
        <w:rPr>
          <w:szCs w:val="22"/>
        </w:rPr>
        <w:t>, a charitable body registered in</w:t>
      </w:r>
      <w:r w:rsidR="006822DF" w:rsidRPr="00B53F53">
        <w:rPr>
          <w:szCs w:val="22"/>
        </w:rPr>
        <w:t xml:space="preserve"> </w:t>
      </w:r>
      <w:sdt>
        <w:sdtPr>
          <w:rPr>
            <w:szCs w:val="22"/>
          </w:rPr>
          <w:id w:val="1669756534"/>
          <w:placeholder>
            <w:docPart w:val="DF27C04DA0D24AA78F2FAD8297266CBD"/>
          </w:placeholder>
          <w:showingPlcHdr/>
        </w:sdtPr>
        <w:sdtContent>
          <w:r w:rsidR="00796A9B">
            <w:rPr>
              <w:rStyle w:val="PlaceholderText"/>
              <w:rFonts w:eastAsiaTheme="minorHAnsi"/>
            </w:rPr>
            <w:t>Insert jurisdiction of registration</w:t>
          </w:r>
        </w:sdtContent>
      </w:sdt>
      <w:r w:rsidR="00796A9B">
        <w:rPr>
          <w:szCs w:val="22"/>
        </w:rPr>
        <w:t xml:space="preserve"> </w:t>
      </w:r>
      <w:r w:rsidR="006822DF">
        <w:rPr>
          <w:szCs w:val="22"/>
        </w:rPr>
        <w:t xml:space="preserve">under registration number </w:t>
      </w:r>
      <w:sdt>
        <w:sdtPr>
          <w:rPr>
            <w:szCs w:val="22"/>
          </w:rPr>
          <w:id w:val="-860814532"/>
          <w:placeholder>
            <w:docPart w:val="D7BD0DCD990E431A8AF8A0EDEF7A334A"/>
          </w:placeholder>
          <w:showingPlcHdr/>
        </w:sdtPr>
        <w:sdtContent>
          <w:r w:rsidR="00796A9B">
            <w:rPr>
              <w:rStyle w:val="PlaceholderText"/>
              <w:rFonts w:eastAsiaTheme="minorHAnsi"/>
            </w:rPr>
            <w:t>Insert charitable or royal charter number</w:t>
          </w:r>
        </w:sdtContent>
      </w:sdt>
      <w:r w:rsidR="006822DF">
        <w:rPr>
          <w:szCs w:val="22"/>
        </w:rPr>
        <w:t>,</w:t>
      </w:r>
      <w:r w:rsidR="006822DF" w:rsidRPr="00983380">
        <w:rPr>
          <w:szCs w:val="22"/>
        </w:rPr>
        <w:t xml:space="preserve"> </w:t>
      </w:r>
      <w:r w:rsidR="006822DF">
        <w:rPr>
          <w:szCs w:val="22"/>
        </w:rPr>
        <w:t xml:space="preserve">incorporated under </w:t>
      </w:r>
      <w:sdt>
        <w:sdtPr>
          <w:rPr>
            <w:szCs w:val="22"/>
          </w:rPr>
          <w:id w:val="477424570"/>
          <w:placeholder>
            <w:docPart w:val="22A96DF0CB6740478BB58CC5603B0CEE"/>
          </w:placeholder>
          <w:showingPlcHdr/>
        </w:sdtPr>
        <w:sdtContent>
          <w:r w:rsidR="00796A9B">
            <w:rPr>
              <w:rStyle w:val="PlaceholderText"/>
              <w:rFonts w:eastAsiaTheme="minorHAnsi"/>
            </w:rPr>
            <w:t>Insert Act or Charter of incorporation</w:t>
          </w:r>
        </w:sdtContent>
      </w:sdt>
      <w:r w:rsidR="006822DF">
        <w:rPr>
          <w:szCs w:val="22"/>
        </w:rPr>
        <w:t xml:space="preserve"> and having its main administrative offices at</w:t>
      </w:r>
      <w:r w:rsidR="006822DF" w:rsidRPr="00983380">
        <w:rPr>
          <w:szCs w:val="22"/>
        </w:rPr>
        <w:t xml:space="preserve"> </w:t>
      </w:r>
      <w:sdt>
        <w:sdtPr>
          <w:rPr>
            <w:szCs w:val="22"/>
          </w:rPr>
          <w:id w:val="701675106"/>
          <w:placeholder>
            <w:docPart w:val="34A2799621BC4A8AA2D5E009DD288571"/>
          </w:placeholder>
          <w:showingPlcHdr/>
        </w:sdtPr>
        <w:sdtContent>
          <w:r w:rsidR="00535D8D">
            <w:rPr>
              <w:rStyle w:val="PlaceholderText"/>
              <w:rFonts w:eastAsiaTheme="minorHAnsi"/>
            </w:rPr>
            <w:t>Insert full legal address of recipient institution</w:t>
          </w:r>
        </w:sdtContent>
      </w:sdt>
      <w:r w:rsidR="006822DF">
        <w:rPr>
          <w:szCs w:val="22"/>
        </w:rPr>
        <w:t xml:space="preserve"> (“Recipient Institution</w:t>
      </w:r>
      <w:r w:rsidR="006822DF" w:rsidRPr="00794173">
        <w:rPr>
          <w:szCs w:val="22"/>
        </w:rPr>
        <w:t>”)</w:t>
      </w:r>
      <w:commentRangeEnd w:id="1"/>
      <w:r w:rsidR="00BC0984">
        <w:rPr>
          <w:rStyle w:val="CommentReference"/>
        </w:rPr>
        <w:commentReference w:id="1"/>
      </w:r>
    </w:p>
    <w:p w14:paraId="6866C3DF" w14:textId="77777777" w:rsidR="006822DF" w:rsidRDefault="006822DF" w:rsidP="006822DF">
      <w:pPr>
        <w:rPr>
          <w:szCs w:val="22"/>
        </w:rPr>
      </w:pPr>
    </w:p>
    <w:p w14:paraId="49752A17" w14:textId="77777777" w:rsidR="006822DF" w:rsidRPr="00B546C9" w:rsidRDefault="006822DF" w:rsidP="006822DF">
      <w:pPr>
        <w:rPr>
          <w:szCs w:val="22"/>
        </w:rPr>
      </w:pPr>
      <w:r>
        <w:rPr>
          <w:szCs w:val="22"/>
        </w:rPr>
        <w:t>h</w:t>
      </w:r>
      <w:r w:rsidRPr="00B546C9">
        <w:rPr>
          <w:szCs w:val="22"/>
        </w:rPr>
        <w:t>ereinafter referred to as “the Parties” and each of them being “a Party”</w:t>
      </w:r>
    </w:p>
    <w:p w14:paraId="2EDC7EC3" w14:textId="77777777" w:rsidR="006822DF" w:rsidRPr="00B546C9" w:rsidRDefault="006822DF" w:rsidP="006822DF">
      <w:pPr>
        <w:rPr>
          <w:szCs w:val="22"/>
        </w:rPr>
      </w:pPr>
    </w:p>
    <w:p w14:paraId="5BF7C07A" w14:textId="77777777" w:rsidR="006822DF" w:rsidRPr="00B546C9" w:rsidRDefault="006822DF" w:rsidP="006822DF">
      <w:pPr>
        <w:outlineLvl w:val="0"/>
        <w:rPr>
          <w:szCs w:val="22"/>
        </w:rPr>
      </w:pPr>
    </w:p>
    <w:p w14:paraId="4A9FE6A8" w14:textId="77777777" w:rsidR="006822DF" w:rsidRPr="00B546C9" w:rsidRDefault="006822DF" w:rsidP="000534C0">
      <w:pPr>
        <w:pStyle w:val="Heading1"/>
      </w:pPr>
      <w:r w:rsidRPr="000534C0">
        <w:t>BACKGROUND</w:t>
      </w:r>
    </w:p>
    <w:p w14:paraId="736088CE" w14:textId="77777777" w:rsidR="006822DF" w:rsidRPr="00711627" w:rsidRDefault="006822DF" w:rsidP="006822DF">
      <w:pPr>
        <w:rPr>
          <w:szCs w:val="22"/>
        </w:rPr>
      </w:pPr>
    </w:p>
    <w:p w14:paraId="596D3581" w14:textId="0D77884B" w:rsidR="006822DF" w:rsidRPr="000534C0" w:rsidRDefault="006822DF" w:rsidP="000534C0">
      <w:pPr>
        <w:pStyle w:val="Style1"/>
      </w:pPr>
      <w:r w:rsidRPr="000534C0">
        <w:t>The Recipient Institution is conductin</w:t>
      </w:r>
      <w:r w:rsidR="00133B8D" w:rsidRPr="000534C0">
        <w:t>g a research project entitled “</w:t>
      </w:r>
      <w:sdt>
        <w:sdtPr>
          <w:id w:val="-1577591126"/>
          <w:placeholder>
            <w:docPart w:val="3497AC3EC2C24CE79861C0C6B10853FE"/>
          </w:placeholder>
        </w:sdtPr>
        <w:sdtContent>
          <w:commentRangeStart w:id="2"/>
          <w:r w:rsidR="00133B8D" w:rsidRPr="000534C0">
            <w:rPr>
              <w:rStyle w:val="PlaceholderText"/>
              <w:rFonts w:eastAsiaTheme="minorHAnsi"/>
              <w:color w:val="808080" w:themeColor="background1" w:themeShade="80"/>
            </w:rPr>
            <w:t>Insert title of research project</w:t>
          </w:r>
        </w:sdtContent>
      </w:sdt>
      <w:commentRangeEnd w:id="2"/>
      <w:r w:rsidR="00BC0984">
        <w:rPr>
          <w:rStyle w:val="CommentReference"/>
        </w:rPr>
        <w:commentReference w:id="2"/>
      </w:r>
      <w:r w:rsidRPr="000534C0">
        <w:t xml:space="preserve">” as described in </w:t>
      </w:r>
      <w:r w:rsidR="0096354F">
        <w:t>more detail at Schedule 1 (the “</w:t>
      </w:r>
      <w:r w:rsidR="005F41A8">
        <w:t xml:space="preserve">Approved </w:t>
      </w:r>
      <w:r w:rsidRPr="000534C0">
        <w:t xml:space="preserve">Research”) under the direction of </w:t>
      </w:r>
      <w:commentRangeStart w:id="3"/>
      <w:sdt>
        <w:sdtPr>
          <w:id w:val="-212503670"/>
          <w:placeholder>
            <w:docPart w:val="C732BB19858D4A31AEE43B83310C05E8"/>
          </w:placeholder>
        </w:sdtPr>
        <w:sdtContent>
          <w:r w:rsidR="00BC0984">
            <w:t>Insert PI</w:t>
          </w:r>
        </w:sdtContent>
      </w:sdt>
      <w:commentRangeEnd w:id="3"/>
      <w:r w:rsidR="00BC0984">
        <w:rPr>
          <w:rStyle w:val="CommentReference"/>
        </w:rPr>
        <w:commentReference w:id="3"/>
      </w:r>
      <w:r w:rsidRPr="000534C0">
        <w:t xml:space="preserve"> (“the Recipient Scientist”) and wishes to access and </w:t>
      </w:r>
      <w:r w:rsidR="0096354F">
        <w:t>use the data specified in</w:t>
      </w:r>
      <w:r w:rsidRPr="000534C0">
        <w:t xml:space="preserve"> Schedule 2 (the “</w:t>
      </w:r>
      <w:r w:rsidR="0096354F">
        <w:t>Data</w:t>
      </w:r>
      <w:r w:rsidRPr="000534C0">
        <w:t xml:space="preserve">”) for the purpose of </w:t>
      </w:r>
      <w:r w:rsidR="006D2CA7">
        <w:t>the Approved Research</w:t>
      </w:r>
      <w:r w:rsidRPr="000534C0">
        <w:t xml:space="preserve">.  </w:t>
      </w:r>
    </w:p>
    <w:p w14:paraId="4DAA7AA4" w14:textId="77777777" w:rsidR="006822DF" w:rsidRDefault="006822DF" w:rsidP="006822DF">
      <w:pPr>
        <w:ind w:left="567"/>
        <w:rPr>
          <w:szCs w:val="22"/>
        </w:rPr>
      </w:pPr>
    </w:p>
    <w:p w14:paraId="202FCB2F" w14:textId="6AE3CEA5" w:rsidR="006822DF" w:rsidRPr="00711627" w:rsidRDefault="006822DF" w:rsidP="000534C0">
      <w:pPr>
        <w:pStyle w:val="Style1"/>
      </w:pPr>
      <w:r>
        <w:t xml:space="preserve">The Provider Institution is willing to supply the </w:t>
      </w:r>
      <w:r w:rsidR="0096354F">
        <w:t>Data</w:t>
      </w:r>
      <w:r>
        <w:t xml:space="preserve"> to the Recipient Institution and the Recipient is willing to receive the </w:t>
      </w:r>
      <w:r w:rsidR="0096354F">
        <w:t>Data</w:t>
      </w:r>
      <w:r>
        <w:t xml:space="preserve"> in accordance with the terms and conditions contained within this agreement </w:t>
      </w:r>
      <w:r w:rsidRPr="0038161C">
        <w:t>(the “Agreement”)</w:t>
      </w:r>
      <w:r w:rsidR="00583D31">
        <w:t>.</w:t>
      </w:r>
    </w:p>
    <w:p w14:paraId="6492893D" w14:textId="77777777" w:rsidR="006822DF" w:rsidRDefault="006822DF" w:rsidP="006822DF"/>
    <w:p w14:paraId="64A7C7B8" w14:textId="77777777" w:rsidR="006822DF" w:rsidRPr="00F217C9" w:rsidRDefault="006822DF" w:rsidP="006822DF"/>
    <w:p w14:paraId="13A5C087" w14:textId="77777777" w:rsidR="006822DF" w:rsidRPr="000534C0" w:rsidRDefault="006822DF" w:rsidP="000534C0">
      <w:pPr>
        <w:pStyle w:val="Heading1"/>
      </w:pPr>
      <w:r w:rsidRPr="000534C0">
        <w:t>TERMS AND CONDITIONS</w:t>
      </w:r>
    </w:p>
    <w:p w14:paraId="58D7B6FC" w14:textId="77777777" w:rsidR="006822DF" w:rsidRPr="00B546C9" w:rsidRDefault="006822DF" w:rsidP="006822DF">
      <w:pPr>
        <w:outlineLvl w:val="0"/>
        <w:rPr>
          <w:szCs w:val="22"/>
        </w:rPr>
      </w:pPr>
    </w:p>
    <w:p w14:paraId="6693C75F" w14:textId="77777777" w:rsidR="006822DF" w:rsidRPr="00B546C9" w:rsidRDefault="006822DF" w:rsidP="006822DF">
      <w:pPr>
        <w:outlineLvl w:val="0"/>
        <w:rPr>
          <w:szCs w:val="22"/>
        </w:rPr>
      </w:pPr>
      <w:r w:rsidRPr="00B546C9">
        <w:rPr>
          <w:szCs w:val="22"/>
        </w:rPr>
        <w:t>It is hereby agreed as follows:</w:t>
      </w:r>
    </w:p>
    <w:p w14:paraId="4E5481F2" w14:textId="77777777" w:rsidR="006822DF" w:rsidRPr="00F217C9" w:rsidRDefault="006822DF" w:rsidP="006822DF"/>
    <w:p w14:paraId="0E0104B7" w14:textId="77777777" w:rsidR="00C70E6B" w:rsidRDefault="00C70E6B" w:rsidP="00310C7A">
      <w:pPr>
        <w:pStyle w:val="Heading2"/>
      </w:pPr>
      <w:r>
        <w:t>In this Agreement:</w:t>
      </w:r>
      <w:r w:rsidR="006822DF" w:rsidRPr="000534C0">
        <w:t xml:space="preserve"> </w:t>
      </w:r>
    </w:p>
    <w:p w14:paraId="19234F86" w14:textId="77777777" w:rsidR="00C70E6B" w:rsidRDefault="00C70E6B" w:rsidP="00C70E6B">
      <w:pPr>
        <w:pStyle w:val="Heading2"/>
        <w:numPr>
          <w:ilvl w:val="0"/>
          <w:numId w:val="0"/>
        </w:numPr>
        <w:ind w:left="792"/>
      </w:pPr>
    </w:p>
    <w:p w14:paraId="1B09F31D" w14:textId="270E04C0" w:rsidR="006822DF" w:rsidRDefault="006822DF" w:rsidP="00C70E6B">
      <w:pPr>
        <w:pStyle w:val="Heading2"/>
        <w:numPr>
          <w:ilvl w:val="0"/>
          <w:numId w:val="8"/>
        </w:numPr>
      </w:pPr>
      <w:r w:rsidRPr="000534C0">
        <w:t>the term “</w:t>
      </w:r>
      <w:r w:rsidR="0096354F">
        <w:t>Data</w:t>
      </w:r>
      <w:r w:rsidRPr="000534C0">
        <w:t>” include</w:t>
      </w:r>
      <w:r w:rsidR="00E26852">
        <w:t>s</w:t>
      </w:r>
      <w:r w:rsidRPr="000534C0">
        <w:t xml:space="preserve"> any </w:t>
      </w:r>
      <w:r w:rsidR="00583D31">
        <w:t xml:space="preserve">Data that has been combined or aggregated </w:t>
      </w:r>
      <w:r w:rsidR="00E26852">
        <w:t>(wholly or in part) with any other data or informati</w:t>
      </w:r>
      <w:r w:rsidR="00C70E6B">
        <w:t xml:space="preserve">on by the Recipient </w:t>
      </w:r>
      <w:proofErr w:type="gramStart"/>
      <w:r w:rsidR="00C70E6B">
        <w:t>Institution;</w:t>
      </w:r>
      <w:proofErr w:type="gramEnd"/>
    </w:p>
    <w:p w14:paraId="2362F998" w14:textId="77777777" w:rsidR="00C70E6B" w:rsidRDefault="00C70E6B" w:rsidP="00C70E6B">
      <w:pPr>
        <w:rPr>
          <w:lang w:eastAsia="ko-KR"/>
        </w:rPr>
      </w:pPr>
    </w:p>
    <w:p w14:paraId="5FD90CFE" w14:textId="7F46672B" w:rsidR="00C70E6B" w:rsidRDefault="00C70E6B" w:rsidP="00C70E6B">
      <w:pPr>
        <w:pStyle w:val="ListParagraph"/>
        <w:numPr>
          <w:ilvl w:val="0"/>
          <w:numId w:val="8"/>
        </w:numPr>
        <w:rPr>
          <w:lang w:eastAsia="ko-KR"/>
        </w:rPr>
      </w:pPr>
      <w:r>
        <w:rPr>
          <w:lang w:eastAsia="ko-KR"/>
        </w:rPr>
        <w:t>the term “</w:t>
      </w:r>
      <w:r w:rsidR="005F41A8">
        <w:rPr>
          <w:lang w:eastAsia="ko-KR"/>
        </w:rPr>
        <w:t xml:space="preserve">Approved </w:t>
      </w:r>
      <w:r>
        <w:rPr>
          <w:lang w:eastAsia="ko-KR"/>
        </w:rPr>
        <w:t xml:space="preserve">Research” includes the publication (if any) of the results of </w:t>
      </w:r>
      <w:r w:rsidR="006D2CA7">
        <w:rPr>
          <w:lang w:eastAsia="ko-KR"/>
        </w:rPr>
        <w:t>the Approved Research</w:t>
      </w:r>
      <w:r>
        <w:rPr>
          <w:lang w:eastAsia="ko-KR"/>
        </w:rPr>
        <w:t xml:space="preserve"> by the Recipient </w:t>
      </w:r>
      <w:proofErr w:type="gramStart"/>
      <w:r>
        <w:rPr>
          <w:lang w:eastAsia="ko-KR"/>
        </w:rPr>
        <w:t>Institution;</w:t>
      </w:r>
      <w:proofErr w:type="gramEnd"/>
    </w:p>
    <w:p w14:paraId="3D6E377F" w14:textId="77777777" w:rsidR="00C70E6B" w:rsidRDefault="00C70E6B" w:rsidP="00C70E6B">
      <w:pPr>
        <w:pStyle w:val="ListParagraph"/>
        <w:rPr>
          <w:lang w:eastAsia="ko-KR"/>
        </w:rPr>
      </w:pPr>
    </w:p>
    <w:p w14:paraId="1C03583A" w14:textId="3F6715AF" w:rsidR="00C70E6B" w:rsidRDefault="00C70E6B" w:rsidP="00C70E6B">
      <w:pPr>
        <w:pStyle w:val="ListParagraph"/>
        <w:numPr>
          <w:ilvl w:val="0"/>
          <w:numId w:val="8"/>
        </w:numPr>
        <w:rPr>
          <w:lang w:eastAsia="ko-KR"/>
        </w:rPr>
      </w:pPr>
      <w:r>
        <w:rPr>
          <w:lang w:eastAsia="ko-KR"/>
        </w:rPr>
        <w:t>the terms “personal data”, “controller”</w:t>
      </w:r>
      <w:r w:rsidR="006A6E8C">
        <w:rPr>
          <w:lang w:eastAsia="ko-KR"/>
        </w:rPr>
        <w:t>, “processes”,</w:t>
      </w:r>
      <w:r>
        <w:rPr>
          <w:lang w:eastAsia="ko-KR"/>
        </w:rPr>
        <w:t xml:space="preserve"> “</w:t>
      </w:r>
      <w:r w:rsidR="006A6E8C">
        <w:rPr>
          <w:lang w:eastAsia="ko-KR"/>
        </w:rPr>
        <w:t>processing</w:t>
      </w:r>
      <w:r>
        <w:rPr>
          <w:lang w:eastAsia="ko-KR"/>
        </w:rPr>
        <w:t xml:space="preserve">” </w:t>
      </w:r>
      <w:r w:rsidR="006A6E8C">
        <w:rPr>
          <w:lang w:eastAsia="ko-KR"/>
        </w:rPr>
        <w:t xml:space="preserve">and “processed” </w:t>
      </w:r>
      <w:r>
        <w:rPr>
          <w:lang w:eastAsia="ko-KR"/>
        </w:rPr>
        <w:t xml:space="preserve">shall have the meanings given in the Data Protection </w:t>
      </w:r>
      <w:proofErr w:type="gramStart"/>
      <w:r>
        <w:rPr>
          <w:lang w:eastAsia="ko-KR"/>
        </w:rPr>
        <w:t>Laws</w:t>
      </w:r>
      <w:r w:rsidR="00691253">
        <w:rPr>
          <w:lang w:eastAsia="ko-KR"/>
        </w:rPr>
        <w:t>;</w:t>
      </w:r>
      <w:proofErr w:type="gramEnd"/>
    </w:p>
    <w:p w14:paraId="12A67BC3" w14:textId="77777777" w:rsidR="00691253" w:rsidRDefault="00691253" w:rsidP="00691253">
      <w:pPr>
        <w:pStyle w:val="ListParagraph"/>
        <w:rPr>
          <w:lang w:eastAsia="ko-KR"/>
        </w:rPr>
      </w:pPr>
    </w:p>
    <w:p w14:paraId="0A1E3663" w14:textId="75C3179A" w:rsidR="00691253" w:rsidRPr="00C70E6B" w:rsidRDefault="00691253" w:rsidP="00CA2139">
      <w:pPr>
        <w:pStyle w:val="ListParagraph"/>
        <w:numPr>
          <w:ilvl w:val="0"/>
          <w:numId w:val="8"/>
        </w:numPr>
        <w:rPr>
          <w:lang w:eastAsia="ko-KR"/>
        </w:rPr>
      </w:pPr>
      <w:r w:rsidRPr="576F5042">
        <w:rPr>
          <w:lang w:eastAsia="ko-KR"/>
        </w:rPr>
        <w:t>“Data Protection Laws”</w:t>
      </w:r>
      <w:r w:rsidR="00D27479" w:rsidRPr="576F5042">
        <w:rPr>
          <w:lang w:eastAsia="ko-KR"/>
        </w:rPr>
        <w:t xml:space="preserve"> </w:t>
      </w:r>
      <w:r w:rsidR="00CA2139" w:rsidRPr="00CA2139">
        <w:rPr>
          <w:lang w:eastAsia="ko-KR"/>
        </w:rPr>
        <w:t>means all applicable data protection and privacy legislation in force from time to time in the UK, including but not limited to: (</w:t>
      </w:r>
      <w:proofErr w:type="spellStart"/>
      <w:r w:rsidR="00CA2139" w:rsidRPr="00CA2139">
        <w:rPr>
          <w:lang w:eastAsia="ko-KR"/>
        </w:rPr>
        <w:t>i</w:t>
      </w:r>
      <w:proofErr w:type="spellEnd"/>
      <w:r w:rsidR="00CA2139" w:rsidRPr="00CA2139">
        <w:rPr>
          <w:lang w:eastAsia="ko-KR"/>
        </w:rPr>
        <w:t xml:space="preserve">) the General Data Protection Regulation ((EU) 2016/679) as retained in UK law by the EU (Withdrawal) Act 2018 and the Data Protection, Privacy and Electronic Communications (Amendments etc) (EU Exit) Regulations 2019 (the "UK General Data Protection Regulation" or “UK GDPR”); (ii) the Data Protection Act 2018; (iii) the Privacy and Electronic Communications Directive 2002/58/EC (as updated by Directive 2009/136/EC) and the Privacy and Electronic Communications Regulations 2003 (SI 2003/2426) as amended; and (iv) all applicable legislation and regulatory requirements in force from time to time which apply to a </w:t>
      </w:r>
      <w:r w:rsidR="00CA2139">
        <w:rPr>
          <w:lang w:eastAsia="ko-KR"/>
        </w:rPr>
        <w:t>P</w:t>
      </w:r>
      <w:r w:rsidR="00CA2139" w:rsidRPr="00CA2139">
        <w:rPr>
          <w:lang w:eastAsia="ko-KR"/>
        </w:rPr>
        <w:t xml:space="preserve">arty relating to the processing of personal data and privacy and the </w:t>
      </w:r>
      <w:r w:rsidR="00CA2139" w:rsidRPr="00CA2139">
        <w:rPr>
          <w:lang w:eastAsia="ko-KR"/>
        </w:rPr>
        <w:lastRenderedPageBreak/>
        <w:t xml:space="preserve">guidance and codes of practice issued by the Information Commissioner’s Office which apply to a </w:t>
      </w:r>
      <w:r w:rsidR="00CA2139">
        <w:rPr>
          <w:lang w:eastAsia="ko-KR"/>
        </w:rPr>
        <w:t>P</w:t>
      </w:r>
      <w:r w:rsidR="00CA2139" w:rsidRPr="00CA2139">
        <w:rPr>
          <w:lang w:eastAsia="ko-KR"/>
        </w:rPr>
        <w:t>arty</w:t>
      </w:r>
      <w:r w:rsidR="0073331F">
        <w:t>.</w:t>
      </w:r>
    </w:p>
    <w:p w14:paraId="67C05CF9" w14:textId="77777777" w:rsidR="006822DF" w:rsidRPr="00B75723" w:rsidRDefault="006822DF" w:rsidP="006822DF"/>
    <w:p w14:paraId="7ECCD076" w14:textId="6E810972" w:rsidR="00E26852" w:rsidRPr="00E26852" w:rsidRDefault="00E26852" w:rsidP="00310C7A">
      <w:pPr>
        <w:pStyle w:val="Heading2"/>
      </w:pPr>
      <w:r w:rsidRPr="00E26852">
        <w:t xml:space="preserve">In consideration of the obligations accepted by </w:t>
      </w:r>
      <w:r>
        <w:t xml:space="preserve">the </w:t>
      </w:r>
      <w:r w:rsidRPr="00E26852">
        <w:t>Recipient</w:t>
      </w:r>
      <w:r>
        <w:t xml:space="preserve"> Institution</w:t>
      </w:r>
      <w:r w:rsidRPr="00E26852">
        <w:t xml:space="preserve"> under this </w:t>
      </w:r>
      <w:r>
        <w:t>A</w:t>
      </w:r>
      <w:r w:rsidRPr="00E26852">
        <w:t xml:space="preserve">greement, </w:t>
      </w:r>
      <w:r>
        <w:t>the Provider Institution</w:t>
      </w:r>
      <w:r w:rsidRPr="00E26852">
        <w:t xml:space="preserve"> grants to </w:t>
      </w:r>
      <w:r>
        <w:t xml:space="preserve">the </w:t>
      </w:r>
      <w:r w:rsidRPr="00E26852">
        <w:t xml:space="preserve">Recipient </w:t>
      </w:r>
      <w:r>
        <w:t xml:space="preserve">Institution </w:t>
      </w:r>
      <w:r w:rsidRPr="00E26852">
        <w:t xml:space="preserve">for the duration of </w:t>
      </w:r>
      <w:r w:rsidR="006D2CA7">
        <w:t>the Approved Research</w:t>
      </w:r>
      <w:r w:rsidRPr="00E26852">
        <w:t xml:space="preserve"> a non-exclusive, </w:t>
      </w:r>
      <w:proofErr w:type="gramStart"/>
      <w:r w:rsidRPr="00E26852">
        <w:t>personal</w:t>
      </w:r>
      <w:proofErr w:type="gramEnd"/>
      <w:r w:rsidRPr="00E26852">
        <w:t xml:space="preserve"> and non-transferable licence to use the Data </w:t>
      </w:r>
      <w:r>
        <w:t xml:space="preserve">for </w:t>
      </w:r>
      <w:r w:rsidR="006D2CA7">
        <w:t>the Approved Research</w:t>
      </w:r>
      <w:r w:rsidRPr="00E26852">
        <w:t xml:space="preserve">. </w:t>
      </w:r>
    </w:p>
    <w:p w14:paraId="276E25F3" w14:textId="77777777" w:rsidR="00E26852" w:rsidRDefault="00E26852" w:rsidP="00E26852">
      <w:pPr>
        <w:pStyle w:val="Heading2"/>
        <w:numPr>
          <w:ilvl w:val="0"/>
          <w:numId w:val="0"/>
        </w:numPr>
        <w:ind w:left="792"/>
      </w:pPr>
    </w:p>
    <w:p w14:paraId="04D31D7C" w14:textId="2DDA7440" w:rsidR="0051413E" w:rsidRDefault="006822DF" w:rsidP="00310C7A">
      <w:pPr>
        <w:pStyle w:val="Heading2"/>
      </w:pPr>
      <w:r>
        <w:t xml:space="preserve">The Recipient Institution </w:t>
      </w:r>
      <w:r w:rsidR="0093750D">
        <w:t>undertakes to the Provider Institution</w:t>
      </w:r>
      <w:r w:rsidR="0051413E">
        <w:t>:</w:t>
      </w:r>
    </w:p>
    <w:p w14:paraId="5460C0A3" w14:textId="77777777" w:rsidR="0051413E" w:rsidRDefault="0051413E" w:rsidP="0051413E">
      <w:pPr>
        <w:pStyle w:val="Heading2"/>
        <w:numPr>
          <w:ilvl w:val="0"/>
          <w:numId w:val="0"/>
        </w:numPr>
        <w:ind w:left="792"/>
      </w:pPr>
    </w:p>
    <w:p w14:paraId="2DCEDD54" w14:textId="5B74966F" w:rsidR="00810A6E" w:rsidRDefault="0093750D" w:rsidP="00810A6E">
      <w:pPr>
        <w:pStyle w:val="Heading2"/>
        <w:numPr>
          <w:ilvl w:val="0"/>
          <w:numId w:val="4"/>
        </w:numPr>
      </w:pPr>
      <w:r>
        <w:t xml:space="preserve">to </w:t>
      </w:r>
      <w:r w:rsidR="0051413E">
        <w:t>use the Data</w:t>
      </w:r>
      <w:r w:rsidR="006822DF">
        <w:t xml:space="preserve"> solely for </w:t>
      </w:r>
      <w:r w:rsidR="006D2CA7">
        <w:t xml:space="preserve">the Approved </w:t>
      </w:r>
      <w:proofErr w:type="gramStart"/>
      <w:r w:rsidR="006D2CA7">
        <w:t>Research</w:t>
      </w:r>
      <w:r w:rsidR="00810A6E">
        <w:t>;</w:t>
      </w:r>
      <w:proofErr w:type="gramEnd"/>
    </w:p>
    <w:p w14:paraId="22BC052E" w14:textId="77777777" w:rsidR="00810A6E" w:rsidRPr="00810A6E" w:rsidRDefault="00810A6E" w:rsidP="00810A6E">
      <w:pPr>
        <w:rPr>
          <w:lang w:eastAsia="ko-KR"/>
        </w:rPr>
      </w:pPr>
    </w:p>
    <w:p w14:paraId="0C23217A" w14:textId="19E8BE53" w:rsidR="0093750D" w:rsidRPr="0024676A" w:rsidRDefault="00810A6E" w:rsidP="0024676A">
      <w:pPr>
        <w:pStyle w:val="ListParagraph"/>
        <w:numPr>
          <w:ilvl w:val="0"/>
          <w:numId w:val="4"/>
        </w:numPr>
        <w:rPr>
          <w:rFonts w:eastAsia="Batang"/>
          <w:szCs w:val="22"/>
          <w:lang w:eastAsia="ko-KR"/>
        </w:rPr>
      </w:pPr>
      <w:r>
        <w:t xml:space="preserve">to </w:t>
      </w:r>
      <w:r w:rsidRPr="00810A6E">
        <w:rPr>
          <w:rFonts w:eastAsia="Batang"/>
          <w:szCs w:val="22"/>
          <w:lang w:eastAsia="ko-KR"/>
        </w:rPr>
        <w:t xml:space="preserve">restrict access to the Data to the </w:t>
      </w:r>
      <w:r>
        <w:rPr>
          <w:rFonts w:eastAsia="Batang"/>
          <w:szCs w:val="22"/>
          <w:lang w:eastAsia="ko-KR"/>
        </w:rPr>
        <w:t>Recipient Scientist</w:t>
      </w:r>
      <w:r w:rsidRPr="00810A6E">
        <w:rPr>
          <w:rFonts w:eastAsia="Batang"/>
          <w:szCs w:val="22"/>
          <w:lang w:eastAsia="ko-KR"/>
        </w:rPr>
        <w:t xml:space="preserve"> and those staff and students comprising the </w:t>
      </w:r>
      <w:r>
        <w:rPr>
          <w:rFonts w:eastAsia="Batang"/>
          <w:szCs w:val="22"/>
          <w:lang w:eastAsia="ko-KR"/>
        </w:rPr>
        <w:t>Recipient Scientist</w:t>
      </w:r>
      <w:r w:rsidRPr="00810A6E">
        <w:rPr>
          <w:rFonts w:eastAsia="Batang"/>
          <w:szCs w:val="22"/>
          <w:lang w:eastAsia="ko-KR"/>
        </w:rPr>
        <w:t xml:space="preserve">’s research team named in the </w:t>
      </w:r>
      <w:r w:rsidR="0073331F">
        <w:rPr>
          <w:rFonts w:eastAsia="Batang"/>
          <w:szCs w:val="22"/>
          <w:lang w:eastAsia="ko-KR"/>
        </w:rPr>
        <w:t>Approved R</w:t>
      </w:r>
      <w:r w:rsidRPr="00810A6E">
        <w:rPr>
          <w:rFonts w:eastAsia="Batang"/>
          <w:szCs w:val="22"/>
          <w:lang w:eastAsia="ko-KR"/>
        </w:rPr>
        <w:t xml:space="preserve">esearch proposal </w:t>
      </w:r>
      <w:r w:rsidR="0024676A">
        <w:rPr>
          <w:rFonts w:eastAsia="Batang"/>
          <w:szCs w:val="22"/>
          <w:lang w:eastAsia="ko-KR"/>
        </w:rPr>
        <w:t>in Schedule 1</w:t>
      </w:r>
      <w:r w:rsidRPr="00810A6E">
        <w:rPr>
          <w:rFonts w:eastAsia="Batang"/>
          <w:szCs w:val="22"/>
          <w:lang w:eastAsia="ko-KR"/>
        </w:rPr>
        <w:t xml:space="preserve">, and </w:t>
      </w:r>
      <w:r w:rsidR="0024676A">
        <w:rPr>
          <w:rFonts w:eastAsia="Batang"/>
          <w:szCs w:val="22"/>
          <w:lang w:eastAsia="ko-KR"/>
        </w:rPr>
        <w:t>to</w:t>
      </w:r>
      <w:r w:rsidRPr="00810A6E">
        <w:rPr>
          <w:rFonts w:eastAsia="Batang"/>
          <w:szCs w:val="22"/>
          <w:lang w:eastAsia="ko-KR"/>
        </w:rPr>
        <w:t xml:space="preserve"> ensure that those staff and students are aware of and comply with the terms of this </w:t>
      </w:r>
      <w:proofErr w:type="gramStart"/>
      <w:r w:rsidR="0024676A">
        <w:rPr>
          <w:rFonts w:eastAsia="Batang"/>
          <w:szCs w:val="22"/>
          <w:lang w:eastAsia="ko-KR"/>
        </w:rPr>
        <w:t>Agreement;</w:t>
      </w:r>
      <w:proofErr w:type="gramEnd"/>
      <w:r w:rsidRPr="00810A6E">
        <w:rPr>
          <w:rFonts w:eastAsia="Batang"/>
          <w:szCs w:val="22"/>
          <w:lang w:eastAsia="ko-KR"/>
        </w:rPr>
        <w:t xml:space="preserve"> </w:t>
      </w:r>
    </w:p>
    <w:p w14:paraId="2541748A" w14:textId="77777777" w:rsidR="0093750D" w:rsidRPr="0093750D" w:rsidRDefault="0093750D" w:rsidP="0093750D">
      <w:pPr>
        <w:rPr>
          <w:lang w:eastAsia="ko-KR"/>
        </w:rPr>
      </w:pPr>
    </w:p>
    <w:p w14:paraId="61EC2030" w14:textId="7AE315D9" w:rsidR="00581624" w:rsidRDefault="0093750D" w:rsidP="00581624">
      <w:pPr>
        <w:pStyle w:val="Heading2"/>
        <w:numPr>
          <w:ilvl w:val="0"/>
          <w:numId w:val="4"/>
        </w:numPr>
      </w:pPr>
      <w:r w:rsidRPr="0093750D">
        <w:t xml:space="preserve">to keep </w:t>
      </w:r>
      <w:r>
        <w:t>the Data</w:t>
      </w:r>
      <w:r w:rsidR="00581624">
        <w:t xml:space="preserve"> confidential and</w:t>
      </w:r>
      <w:r w:rsidRPr="0093750D">
        <w:t xml:space="preserve"> </w:t>
      </w:r>
      <w:r w:rsidR="00581624">
        <w:t xml:space="preserve">not </w:t>
      </w:r>
      <w:r w:rsidR="00C71595">
        <w:t xml:space="preserve">sub-license, </w:t>
      </w:r>
      <w:r w:rsidR="00581624">
        <w:t xml:space="preserve">transfer, disclose or otherwise make available the Data </w:t>
      </w:r>
      <w:r w:rsidR="00310C7A">
        <w:t xml:space="preserve">in whole or part </w:t>
      </w:r>
      <w:r w:rsidR="00581624">
        <w:t xml:space="preserve">to any third party </w:t>
      </w:r>
      <w:r w:rsidR="00581624" w:rsidRPr="00A353F0">
        <w:t xml:space="preserve">except with specific prior written consent from the </w:t>
      </w:r>
      <w:r w:rsidR="00581624">
        <w:t xml:space="preserve">Provider </w:t>
      </w:r>
      <w:proofErr w:type="gramStart"/>
      <w:r w:rsidR="00581624">
        <w:t>Institution;</w:t>
      </w:r>
      <w:proofErr w:type="gramEnd"/>
      <w:r w:rsidR="00581624">
        <w:t xml:space="preserve"> </w:t>
      </w:r>
    </w:p>
    <w:p w14:paraId="79D1C77D" w14:textId="77777777" w:rsidR="00581624" w:rsidRPr="00581624" w:rsidRDefault="00581624" w:rsidP="00581624">
      <w:pPr>
        <w:rPr>
          <w:lang w:eastAsia="ko-KR"/>
        </w:rPr>
      </w:pPr>
    </w:p>
    <w:p w14:paraId="68A0B543" w14:textId="569861EE" w:rsidR="00310C7A" w:rsidRDefault="00581624" w:rsidP="00310C7A">
      <w:pPr>
        <w:pStyle w:val="ListParagraph"/>
        <w:numPr>
          <w:ilvl w:val="0"/>
          <w:numId w:val="4"/>
        </w:numPr>
        <w:rPr>
          <w:rFonts w:eastAsia="Batang"/>
          <w:szCs w:val="22"/>
          <w:lang w:eastAsia="ko-KR"/>
        </w:rPr>
      </w:pPr>
      <w:r w:rsidRPr="00AF6A98">
        <w:rPr>
          <w:rFonts w:eastAsia="Batang"/>
          <w:szCs w:val="22"/>
          <w:lang w:eastAsia="ko-KR"/>
        </w:rPr>
        <w:t xml:space="preserve">to keep the </w:t>
      </w:r>
      <w:proofErr w:type="gramStart"/>
      <w:r w:rsidRPr="00AF6A98">
        <w:rPr>
          <w:rFonts w:eastAsia="Batang"/>
          <w:szCs w:val="22"/>
          <w:lang w:eastAsia="ko-KR"/>
        </w:rPr>
        <w:t>Data</w:t>
      </w:r>
      <w:proofErr w:type="gramEnd"/>
      <w:r w:rsidRPr="00AF6A98">
        <w:rPr>
          <w:rFonts w:eastAsia="Batang"/>
          <w:szCs w:val="22"/>
          <w:lang w:eastAsia="ko-KR"/>
        </w:rPr>
        <w:t xml:space="preserve"> secure by implementing organisational and technological measures appropriate to the nature and sensitivity of the data</w:t>
      </w:r>
      <w:r w:rsidR="0093750D" w:rsidRPr="00AF6A98">
        <w:rPr>
          <w:rFonts w:eastAsia="Batang"/>
          <w:szCs w:val="22"/>
          <w:lang w:eastAsia="ko-KR"/>
        </w:rPr>
        <w:t xml:space="preserve"> </w:t>
      </w:r>
      <w:r w:rsidR="00310C7A" w:rsidRPr="00AF6A98">
        <w:rPr>
          <w:rFonts w:eastAsia="Batang"/>
          <w:szCs w:val="22"/>
          <w:lang w:eastAsia="ko-KR"/>
        </w:rPr>
        <w:t>to prevent the unauthorised</w:t>
      </w:r>
      <w:r w:rsidR="00F85E45">
        <w:rPr>
          <w:rFonts w:eastAsia="Batang"/>
          <w:szCs w:val="22"/>
          <w:lang w:eastAsia="ko-KR"/>
        </w:rPr>
        <w:t xml:space="preserve"> or accidental</w:t>
      </w:r>
      <w:r w:rsidR="00310C7A" w:rsidRPr="00AF6A98">
        <w:rPr>
          <w:rFonts w:eastAsia="Batang"/>
          <w:szCs w:val="22"/>
          <w:lang w:eastAsia="ko-KR"/>
        </w:rPr>
        <w:t xml:space="preserve"> access, use or d</w:t>
      </w:r>
      <w:r w:rsidR="00AF6A98">
        <w:rPr>
          <w:rFonts w:eastAsia="Batang"/>
          <w:szCs w:val="22"/>
          <w:lang w:eastAsia="ko-KR"/>
        </w:rPr>
        <w:t>isclosure of the Data, including (without limitation) the measures set out in clause</w:t>
      </w:r>
      <w:r w:rsidR="00F76852">
        <w:rPr>
          <w:rFonts w:eastAsia="Batang"/>
          <w:szCs w:val="22"/>
          <w:lang w:eastAsia="ko-KR"/>
        </w:rPr>
        <w:t xml:space="preserve"> </w:t>
      </w:r>
      <w:r w:rsidR="00F76852">
        <w:rPr>
          <w:rFonts w:eastAsia="Batang"/>
          <w:szCs w:val="22"/>
          <w:lang w:eastAsia="ko-KR"/>
        </w:rPr>
        <w:fldChar w:fldCharType="begin"/>
      </w:r>
      <w:r w:rsidR="00F76852">
        <w:rPr>
          <w:rFonts w:eastAsia="Batang"/>
          <w:szCs w:val="22"/>
          <w:lang w:eastAsia="ko-KR"/>
        </w:rPr>
        <w:instrText xml:space="preserve"> REF _Ref519152238 \r \h </w:instrText>
      </w:r>
      <w:r w:rsidR="00F76852">
        <w:rPr>
          <w:rFonts w:eastAsia="Batang"/>
          <w:szCs w:val="22"/>
          <w:lang w:eastAsia="ko-KR"/>
        </w:rPr>
      </w:r>
      <w:r w:rsidR="00F76852">
        <w:rPr>
          <w:rFonts w:eastAsia="Batang"/>
          <w:szCs w:val="22"/>
          <w:lang w:eastAsia="ko-KR"/>
        </w:rPr>
        <w:fldChar w:fldCharType="separate"/>
      </w:r>
      <w:r w:rsidR="00810A6E">
        <w:rPr>
          <w:rFonts w:eastAsia="Batang"/>
          <w:szCs w:val="22"/>
          <w:lang w:eastAsia="ko-KR"/>
        </w:rPr>
        <w:t>4</w:t>
      </w:r>
      <w:r w:rsidR="00F76852">
        <w:rPr>
          <w:rFonts w:eastAsia="Batang"/>
          <w:szCs w:val="22"/>
          <w:lang w:eastAsia="ko-KR"/>
        </w:rPr>
        <w:fldChar w:fldCharType="end"/>
      </w:r>
      <w:r w:rsidR="00AF6A98">
        <w:rPr>
          <w:rFonts w:eastAsia="Batang"/>
          <w:szCs w:val="22"/>
          <w:lang w:eastAsia="ko-KR"/>
        </w:rPr>
        <w:t>;</w:t>
      </w:r>
    </w:p>
    <w:p w14:paraId="7B3E3550" w14:textId="77777777" w:rsidR="00AF6A98" w:rsidRPr="00AF6A98" w:rsidRDefault="00AF6A98" w:rsidP="00AF6A98">
      <w:pPr>
        <w:pStyle w:val="ListParagraph"/>
        <w:rPr>
          <w:rFonts w:eastAsia="Batang"/>
          <w:szCs w:val="22"/>
          <w:lang w:eastAsia="ko-KR"/>
        </w:rPr>
      </w:pPr>
    </w:p>
    <w:p w14:paraId="77EDDCD8" w14:textId="7AEC4CCF" w:rsidR="00AF6A98" w:rsidRDefault="00AF6A98" w:rsidP="00310C7A">
      <w:pPr>
        <w:pStyle w:val="ListParagraph"/>
        <w:numPr>
          <w:ilvl w:val="0"/>
          <w:numId w:val="4"/>
        </w:numPr>
        <w:rPr>
          <w:rFonts w:eastAsia="Batang"/>
          <w:szCs w:val="22"/>
          <w:lang w:eastAsia="ko-KR"/>
        </w:rPr>
      </w:pPr>
      <w:r>
        <w:rPr>
          <w:rFonts w:eastAsia="Batang"/>
          <w:szCs w:val="22"/>
          <w:lang w:eastAsia="ko-KR"/>
        </w:rPr>
        <w:t xml:space="preserve">to notify the Provider Institution as soon as reasonably practicable after becoming aware of any unauthorised </w:t>
      </w:r>
      <w:r w:rsidR="00F85E45">
        <w:rPr>
          <w:rFonts w:eastAsia="Batang"/>
          <w:szCs w:val="22"/>
          <w:lang w:eastAsia="ko-KR"/>
        </w:rPr>
        <w:t xml:space="preserve">or accidental </w:t>
      </w:r>
      <w:r>
        <w:rPr>
          <w:rFonts w:eastAsia="Batang"/>
          <w:szCs w:val="22"/>
          <w:lang w:eastAsia="ko-KR"/>
        </w:rPr>
        <w:t xml:space="preserve">access, use or disclosure of the Data, and to co-operate with any investigation made by the Provider Institution in connection with the unauthorised </w:t>
      </w:r>
      <w:r w:rsidR="00F85E45">
        <w:rPr>
          <w:rFonts w:eastAsia="Batang"/>
          <w:szCs w:val="22"/>
          <w:lang w:eastAsia="ko-KR"/>
        </w:rPr>
        <w:t xml:space="preserve">or accidental </w:t>
      </w:r>
      <w:r>
        <w:rPr>
          <w:rFonts w:eastAsia="Batang"/>
          <w:szCs w:val="22"/>
          <w:lang w:eastAsia="ko-KR"/>
        </w:rPr>
        <w:t xml:space="preserve">access, use or disclosure of the </w:t>
      </w:r>
      <w:proofErr w:type="gramStart"/>
      <w:r>
        <w:rPr>
          <w:rFonts w:eastAsia="Batang"/>
          <w:szCs w:val="22"/>
          <w:lang w:eastAsia="ko-KR"/>
        </w:rPr>
        <w:t>Data;</w:t>
      </w:r>
      <w:proofErr w:type="gramEnd"/>
    </w:p>
    <w:p w14:paraId="3B294AE4" w14:textId="77777777" w:rsidR="00AF6A98" w:rsidRPr="00AF6A98" w:rsidRDefault="00AF6A98" w:rsidP="00AF6A98">
      <w:pPr>
        <w:rPr>
          <w:rFonts w:eastAsia="Batang"/>
          <w:szCs w:val="22"/>
          <w:lang w:eastAsia="ko-KR"/>
        </w:rPr>
      </w:pPr>
    </w:p>
    <w:p w14:paraId="77E73C36" w14:textId="68EB2F32" w:rsidR="00C71595" w:rsidRDefault="00C71595" w:rsidP="0051413E">
      <w:pPr>
        <w:pStyle w:val="Heading2"/>
        <w:numPr>
          <w:ilvl w:val="0"/>
          <w:numId w:val="4"/>
        </w:numPr>
      </w:pPr>
      <w:r>
        <w:t xml:space="preserve">not attempt to re-identify any individual from the Data or communicate with any individual re-identified from the Data, nor to link or attempt to link the Data to other data or information </w:t>
      </w:r>
      <w:r w:rsidRPr="00A353F0">
        <w:t xml:space="preserve">except with specific prior written consent from the </w:t>
      </w:r>
      <w:r>
        <w:t xml:space="preserve">Provider </w:t>
      </w:r>
      <w:proofErr w:type="gramStart"/>
      <w:r>
        <w:t>Institution;</w:t>
      </w:r>
      <w:proofErr w:type="gramEnd"/>
    </w:p>
    <w:p w14:paraId="349F3F8D" w14:textId="77777777" w:rsidR="00C71595" w:rsidRPr="00C71595" w:rsidRDefault="00C71595" w:rsidP="00C71595">
      <w:pPr>
        <w:rPr>
          <w:lang w:eastAsia="ko-KR"/>
        </w:rPr>
      </w:pPr>
    </w:p>
    <w:p w14:paraId="3E9CBC0C" w14:textId="4E1B2BB1" w:rsidR="00CD6442" w:rsidRDefault="00F76852" w:rsidP="0051413E">
      <w:pPr>
        <w:pStyle w:val="Heading2"/>
        <w:numPr>
          <w:ilvl w:val="0"/>
          <w:numId w:val="4"/>
        </w:numPr>
      </w:pPr>
      <w:r>
        <w:t xml:space="preserve">to </w:t>
      </w:r>
      <w:r w:rsidR="0073331F">
        <w:t>process</w:t>
      </w:r>
      <w:r w:rsidR="006822DF">
        <w:t xml:space="preserve"> the </w:t>
      </w:r>
      <w:r w:rsidR="0096354F">
        <w:t>Data</w:t>
      </w:r>
      <w:r w:rsidR="006822DF">
        <w:t xml:space="preserve"> in accordance with all </w:t>
      </w:r>
      <w:r w:rsidR="00CD6442">
        <w:t>applicable laws and regulations</w:t>
      </w:r>
      <w:r>
        <w:t xml:space="preserve"> </w:t>
      </w:r>
      <w:r w:rsidR="0073331F">
        <w:t>[</w:t>
      </w:r>
      <w:r w:rsidR="00691253">
        <w:t>and any</w:t>
      </w:r>
      <w:r>
        <w:t xml:space="preserve"> </w:t>
      </w:r>
      <w:r w:rsidR="00691253">
        <w:t>regulator’s code(s) of practice applicable to the Data</w:t>
      </w:r>
      <w:proofErr w:type="gramStart"/>
      <w:r w:rsidR="00691253">
        <w:t>]</w:t>
      </w:r>
      <w:r w:rsidR="00CD6442">
        <w:t>;</w:t>
      </w:r>
      <w:proofErr w:type="gramEnd"/>
    </w:p>
    <w:p w14:paraId="3F76453E" w14:textId="77777777" w:rsidR="00CD6442" w:rsidRPr="00CD6442" w:rsidRDefault="00CD6442" w:rsidP="00CD6442">
      <w:pPr>
        <w:rPr>
          <w:lang w:eastAsia="ko-KR"/>
        </w:rPr>
      </w:pPr>
    </w:p>
    <w:p w14:paraId="59BBBA8F" w14:textId="3470C8BD" w:rsidR="006822DF" w:rsidRPr="00AF6A98" w:rsidRDefault="00CD6442" w:rsidP="00AF6A98">
      <w:pPr>
        <w:pStyle w:val="ListParagraph"/>
        <w:numPr>
          <w:ilvl w:val="0"/>
          <w:numId w:val="4"/>
        </w:numPr>
        <w:rPr>
          <w:rFonts w:eastAsia="Batang"/>
          <w:szCs w:val="22"/>
          <w:lang w:eastAsia="ko-KR"/>
        </w:rPr>
      </w:pPr>
      <w:r>
        <w:t xml:space="preserve">to </w:t>
      </w:r>
      <w:r w:rsidR="00C70E6B" w:rsidRPr="00C70E6B">
        <w:rPr>
          <w:rFonts w:eastAsia="Batang"/>
          <w:szCs w:val="22"/>
          <w:lang w:eastAsia="ko-KR"/>
        </w:rPr>
        <w:t>permanently delete all copies of the Data from its hard drives and movable media and destroy all physical copies of the Data</w:t>
      </w:r>
      <w:r w:rsidR="00C70E6B">
        <w:rPr>
          <w:rFonts w:eastAsia="Batang"/>
          <w:szCs w:val="22"/>
          <w:lang w:eastAsia="ko-KR"/>
        </w:rPr>
        <w:t xml:space="preserve"> as soon as reasonably practicable on completion of </w:t>
      </w:r>
      <w:r w:rsidR="006D2CA7">
        <w:rPr>
          <w:rFonts w:eastAsia="Batang"/>
          <w:szCs w:val="22"/>
          <w:lang w:eastAsia="ko-KR"/>
        </w:rPr>
        <w:t>the Approved Research</w:t>
      </w:r>
      <w:r w:rsidR="007875DF">
        <w:rPr>
          <w:rFonts w:eastAsia="Batang"/>
          <w:szCs w:val="22"/>
          <w:lang w:eastAsia="ko-KR"/>
        </w:rPr>
        <w:t xml:space="preserve"> or on termination of this Agreement (if earlier)</w:t>
      </w:r>
      <w:r w:rsidR="00C70E6B" w:rsidRPr="00C70E6B">
        <w:rPr>
          <w:rFonts w:eastAsia="Batang"/>
          <w:szCs w:val="22"/>
          <w:lang w:eastAsia="ko-KR"/>
        </w:rPr>
        <w:t>.</w:t>
      </w:r>
    </w:p>
    <w:p w14:paraId="11F0F4B1" w14:textId="77777777" w:rsidR="006822DF" w:rsidRPr="00582BB1" w:rsidRDefault="006822DF" w:rsidP="006822DF"/>
    <w:p w14:paraId="7E379C17" w14:textId="61FC556F" w:rsidR="00AF6A98" w:rsidRDefault="00AF6A98" w:rsidP="00AF6A98">
      <w:pPr>
        <w:pStyle w:val="Heading2"/>
      </w:pPr>
      <w:bookmarkStart w:id="4" w:name="_Ref519152238"/>
      <w:r>
        <w:t xml:space="preserve">In particular (and without limiting the generality of the preceding wording) the Recipient Institution shall not make physical or electronic copies of the Data except to the extent reasonably necessary for </w:t>
      </w:r>
      <w:r w:rsidR="006D2CA7">
        <w:t>the Approved Research</w:t>
      </w:r>
      <w:r>
        <w:t xml:space="preserve"> and shall ensure that any copy of the Data stored </w:t>
      </w:r>
      <w:r w:rsidRPr="00807A3B">
        <w:t xml:space="preserve">on movable media (including laptops) </w:t>
      </w:r>
      <w:r>
        <w:t>is password-protected and fully encrypted</w:t>
      </w:r>
      <w:r w:rsidRPr="00807A3B">
        <w:t xml:space="preserve"> and </w:t>
      </w:r>
      <w:r>
        <w:t xml:space="preserve">that any copy of the Data </w:t>
      </w:r>
      <w:r w:rsidRPr="00807A3B">
        <w:t xml:space="preserve">stored on networked or non-networked hard drives </w:t>
      </w:r>
      <w:r>
        <w:t>is</w:t>
      </w:r>
      <w:r w:rsidRPr="00807A3B">
        <w:t xml:space="preserve"> properly protected with firewall and controlled access permissions</w:t>
      </w:r>
      <w:r w:rsidR="00F85E45">
        <w:t>.</w:t>
      </w:r>
      <w:bookmarkEnd w:id="4"/>
      <w:r w:rsidR="00691253">
        <w:t xml:space="preserve"> The Recipient Institution shall keep a record of where each copy of the Data is stored and shall provide the Provider Institution with a copy of this record on request.</w:t>
      </w:r>
    </w:p>
    <w:p w14:paraId="031447A8" w14:textId="77777777" w:rsidR="00F85E45" w:rsidRPr="00F85E45" w:rsidRDefault="00F85E45" w:rsidP="00F85E45">
      <w:pPr>
        <w:rPr>
          <w:rFonts w:eastAsia="Batang"/>
          <w:lang w:eastAsia="ko-KR"/>
        </w:rPr>
      </w:pPr>
    </w:p>
    <w:p w14:paraId="7812BE5A" w14:textId="4712E0FE" w:rsidR="006A6E8C" w:rsidRDefault="006822DF" w:rsidP="000534C0">
      <w:pPr>
        <w:pStyle w:val="Heading2"/>
      </w:pPr>
      <w:r>
        <w:t xml:space="preserve">The </w:t>
      </w:r>
      <w:r w:rsidR="0096354F">
        <w:t>Data</w:t>
      </w:r>
      <w:r>
        <w:t xml:space="preserve"> </w:t>
      </w:r>
      <w:r w:rsidR="00691253">
        <w:t xml:space="preserve">is supplied by the Provider Institution in pseudonymised form without the pseudonymisation key or other means for the Recipient Institution to re-identify individuals from the Data. The Parties anticipate that the Data is likely to be personal data in respect of the Provider Institution’s processing but not likely to be personal data in respect of the </w:t>
      </w:r>
      <w:r w:rsidR="00691253">
        <w:lastRenderedPageBreak/>
        <w:t xml:space="preserve">Recipient Institution’s processing, but that this </w:t>
      </w:r>
      <w:r w:rsidR="006A6E8C">
        <w:t xml:space="preserve">is a question of fact </w:t>
      </w:r>
      <w:r w:rsidR="00691253">
        <w:t xml:space="preserve">determined by the </w:t>
      </w:r>
      <w:r w:rsidR="006A6E8C">
        <w:t xml:space="preserve">nature of the Data, the </w:t>
      </w:r>
      <w:r w:rsidR="00691253">
        <w:t>arrangements between the Parties</w:t>
      </w:r>
      <w:r w:rsidR="006A6E8C">
        <w:t>, and any other means available to the Recipient Institution (whether publicly available or otherwise) to re-identify individuals form the Data</w:t>
      </w:r>
      <w:r w:rsidR="00691253">
        <w:t xml:space="preserve">. </w:t>
      </w:r>
      <w:proofErr w:type="gramStart"/>
      <w:r w:rsidR="00691253">
        <w:t>In the event that</w:t>
      </w:r>
      <w:proofErr w:type="gramEnd"/>
      <w:r w:rsidR="00691253">
        <w:t xml:space="preserve"> the Data is </w:t>
      </w:r>
      <w:r w:rsidR="00D27479">
        <w:t xml:space="preserve">or becomes </w:t>
      </w:r>
      <w:r w:rsidR="00691253">
        <w:t xml:space="preserve">personal data when held or processed by the Recipient Institution, the Parties </w:t>
      </w:r>
      <w:r w:rsidR="006A6E8C">
        <w:t>agree</w:t>
      </w:r>
      <w:r w:rsidR="00691253">
        <w:t xml:space="preserve"> that</w:t>
      </w:r>
      <w:r w:rsidR="006A6E8C">
        <w:t>:</w:t>
      </w:r>
      <w:r w:rsidR="00691253">
        <w:t xml:space="preserve"> </w:t>
      </w:r>
    </w:p>
    <w:p w14:paraId="3E2894A9" w14:textId="77777777" w:rsidR="006A6E8C" w:rsidRDefault="006A6E8C" w:rsidP="006A6E8C">
      <w:pPr>
        <w:pStyle w:val="Heading2"/>
        <w:numPr>
          <w:ilvl w:val="0"/>
          <w:numId w:val="0"/>
        </w:numPr>
        <w:ind w:left="792"/>
      </w:pPr>
    </w:p>
    <w:p w14:paraId="7389C556" w14:textId="3A4E4A43" w:rsidR="006822DF" w:rsidRDefault="006A6E8C" w:rsidP="006A6E8C">
      <w:pPr>
        <w:pStyle w:val="Heading2"/>
        <w:numPr>
          <w:ilvl w:val="0"/>
          <w:numId w:val="10"/>
        </w:numPr>
      </w:pPr>
      <w:r>
        <w:t xml:space="preserve">each of them </w:t>
      </w:r>
      <w:r w:rsidR="00691253">
        <w:t xml:space="preserve">shall be a controller </w:t>
      </w:r>
      <w:r>
        <w:t xml:space="preserve">in respect of its own processing of the Data, and shall be solely responsible and liable for its own processing of the Data including (without limitation) the lawful basis for that processing and ensuring </w:t>
      </w:r>
      <w:r w:rsidR="001F7C7B">
        <w:t xml:space="preserve">that </w:t>
      </w:r>
      <w:r>
        <w:t>the Data is processed in compliance with the Data Protection Laws;</w:t>
      </w:r>
      <w:r w:rsidR="00D27479">
        <w:t xml:space="preserve"> </w:t>
      </w:r>
      <w:proofErr w:type="gramStart"/>
      <w:r w:rsidR="00D27479">
        <w:t>however</w:t>
      </w:r>
      <w:proofErr w:type="gramEnd"/>
    </w:p>
    <w:p w14:paraId="24D6243A" w14:textId="77777777" w:rsidR="006A6E8C" w:rsidRDefault="006A6E8C" w:rsidP="006A6E8C">
      <w:pPr>
        <w:rPr>
          <w:lang w:eastAsia="ko-KR"/>
        </w:rPr>
      </w:pPr>
    </w:p>
    <w:p w14:paraId="00B7560D" w14:textId="690C3C30" w:rsidR="006A6E8C" w:rsidRPr="006A6E8C" w:rsidRDefault="006A6E8C" w:rsidP="006A6E8C">
      <w:pPr>
        <w:pStyle w:val="ListParagraph"/>
        <w:numPr>
          <w:ilvl w:val="0"/>
          <w:numId w:val="10"/>
        </w:numPr>
        <w:rPr>
          <w:lang w:eastAsia="ko-KR"/>
        </w:rPr>
      </w:pPr>
      <w:r w:rsidRPr="576F5042">
        <w:rPr>
          <w:lang w:eastAsia="ko-KR"/>
        </w:rPr>
        <w:t xml:space="preserve">if the Parties are deemed to be joint controllers </w:t>
      </w:r>
      <w:r w:rsidR="00D27479" w:rsidRPr="576F5042">
        <w:rPr>
          <w:lang w:eastAsia="ko-KR"/>
        </w:rPr>
        <w:t xml:space="preserve">in relation to the Data, the Parties </w:t>
      </w:r>
      <w:r w:rsidR="00D27479">
        <w:t xml:space="preserve">shall be jointly responsible and liable for the processing of the Data </w:t>
      </w:r>
      <w:r w:rsidR="00673CA3">
        <w:t xml:space="preserve">in connection with this Agreement </w:t>
      </w:r>
      <w:r w:rsidR="00D27479">
        <w:t>and shall co-operate to determine their respective responsibilities for compliance with their obligations and duties under the Data Protection Laws.</w:t>
      </w:r>
    </w:p>
    <w:p w14:paraId="0A114104" w14:textId="77777777" w:rsidR="007979B3" w:rsidRDefault="007979B3" w:rsidP="007979B3">
      <w:pPr>
        <w:pStyle w:val="Heading2"/>
        <w:numPr>
          <w:ilvl w:val="0"/>
          <w:numId w:val="0"/>
        </w:numPr>
      </w:pPr>
      <w:bookmarkStart w:id="5" w:name="_Ref317502817"/>
    </w:p>
    <w:p w14:paraId="31F9C093" w14:textId="1B07DAE9" w:rsidR="006822DF" w:rsidRDefault="006822DF" w:rsidP="000534C0">
      <w:pPr>
        <w:pStyle w:val="Heading2"/>
      </w:pPr>
      <w:r>
        <w:t xml:space="preserve">Except to the extent prohibited by law, the Recipient Institution assumes all direct liability for damages which may arise from its receipt, use, </w:t>
      </w:r>
      <w:proofErr w:type="gramStart"/>
      <w:r>
        <w:t>storage</w:t>
      </w:r>
      <w:proofErr w:type="gramEnd"/>
      <w:r>
        <w:t xml:space="preserve"> or </w:t>
      </w:r>
      <w:r w:rsidR="00F76852">
        <w:t>destruction</w:t>
      </w:r>
      <w:r>
        <w:t xml:space="preserve"> of the </w:t>
      </w:r>
      <w:r w:rsidR="0096354F">
        <w:t>Data</w:t>
      </w:r>
      <w:r>
        <w:t xml:space="preserve">. The Provider Institution will not be liable to the Recipient Institution for any use made of the </w:t>
      </w:r>
      <w:r w:rsidR="0096354F">
        <w:t>Data</w:t>
      </w:r>
      <w:r>
        <w:t xml:space="preserve">, including any loss, claim or demand made by the Recipient Institution or made against the Recipient Institution by a third party, due to or arising from the use, storage or disposal of the </w:t>
      </w:r>
      <w:r w:rsidR="0096354F">
        <w:t>Data</w:t>
      </w:r>
      <w:r>
        <w:t xml:space="preserve"> by the Recipient Institution, except to the extent permitted by law when caused by the gross negligence or wilful misconduct of the Provider Institution.</w:t>
      </w:r>
    </w:p>
    <w:p w14:paraId="555DA42A" w14:textId="77777777" w:rsidR="006822DF" w:rsidRDefault="006822DF" w:rsidP="006822DF"/>
    <w:p w14:paraId="5BF92B97" w14:textId="2655C55D" w:rsidR="00D27479" w:rsidRDefault="00D27479" w:rsidP="00D27479">
      <w:pPr>
        <w:pStyle w:val="Heading2"/>
      </w:pPr>
      <w:r>
        <w:t xml:space="preserve">The Provider Institution makes no representation and gives no warranty of any kind, either express or implied, including but not limited to warranties of accuracy or fitness for a particular purpose, or that the use of the Data will not infringe any patent, copyright, </w:t>
      </w:r>
      <w:proofErr w:type="gramStart"/>
      <w:r>
        <w:t>trademark</w:t>
      </w:r>
      <w:proofErr w:type="gramEnd"/>
      <w:r>
        <w:t xml:space="preserve"> or other proprietary rights. </w:t>
      </w:r>
      <w:r w:rsidR="00083742">
        <w:t>D</w:t>
      </w:r>
      <w:r w:rsidRPr="00CD6442">
        <w:t>ata is often contributed by third parties and cannot be guaranteed to be free from er</w:t>
      </w:r>
      <w:r>
        <w:t xml:space="preserve">rors, </w:t>
      </w:r>
      <w:proofErr w:type="gramStart"/>
      <w:r>
        <w:t>omissions</w:t>
      </w:r>
      <w:proofErr w:type="gramEnd"/>
      <w:r>
        <w:t xml:space="preserve"> or inaccuracies,</w:t>
      </w:r>
      <w:r w:rsidRPr="00CD6442">
        <w:t xml:space="preserve"> </w:t>
      </w:r>
      <w:r>
        <w:t>accordingly the Provider Institution</w:t>
      </w:r>
      <w:r w:rsidRPr="00CD6442">
        <w:t xml:space="preserve"> will not be liable to </w:t>
      </w:r>
      <w:r>
        <w:t xml:space="preserve">the </w:t>
      </w:r>
      <w:r w:rsidRPr="00CD6442">
        <w:t>Recipient</w:t>
      </w:r>
      <w:r>
        <w:t xml:space="preserve"> Institution</w:t>
      </w:r>
      <w:r w:rsidRPr="00CD6442">
        <w:t xml:space="preserve"> for any loss arising from any reliance placed on the Data by </w:t>
      </w:r>
      <w:r>
        <w:t xml:space="preserve">the </w:t>
      </w:r>
      <w:r w:rsidRPr="00CD6442">
        <w:t>Recipient</w:t>
      </w:r>
      <w:r>
        <w:t xml:space="preserve"> Institution</w:t>
      </w:r>
      <w:r w:rsidRPr="00CD6442">
        <w:t xml:space="preserve">. </w:t>
      </w:r>
    </w:p>
    <w:p w14:paraId="010A17D3" w14:textId="77777777" w:rsidR="00D27479" w:rsidRDefault="00D27479" w:rsidP="00D27479">
      <w:pPr>
        <w:pStyle w:val="Heading2"/>
        <w:numPr>
          <w:ilvl w:val="0"/>
          <w:numId w:val="0"/>
        </w:numPr>
        <w:ind w:left="792"/>
      </w:pPr>
    </w:p>
    <w:p w14:paraId="046FB428" w14:textId="77777777" w:rsidR="006822DF" w:rsidRDefault="006822DF" w:rsidP="000534C0">
      <w:pPr>
        <w:pStyle w:val="Heading2"/>
      </w:pPr>
      <w:r>
        <w:t>Nothing in this Agreement limits or excludes either party’s liability for (a) death or personal injury resulting from negligence; or (b) any fraud or for any sort of other liability which, by law, cannot be limited or excluded.</w:t>
      </w:r>
    </w:p>
    <w:p w14:paraId="4C5F0E4A" w14:textId="77777777" w:rsidR="006822DF" w:rsidRPr="002030F3" w:rsidRDefault="006822DF" w:rsidP="006822DF"/>
    <w:p w14:paraId="75B409B7" w14:textId="4435AAC0" w:rsidR="006822DF" w:rsidRDefault="006822DF" w:rsidP="000534C0">
      <w:pPr>
        <w:pStyle w:val="Heading2"/>
      </w:pPr>
      <w:r>
        <w:t xml:space="preserve">The liability of either Party for any breach of this </w:t>
      </w:r>
      <w:proofErr w:type="gramStart"/>
      <w:r>
        <w:t>Agreement, or</w:t>
      </w:r>
      <w:proofErr w:type="gramEnd"/>
      <w:r>
        <w:t xml:space="preserve"> arising in any other way out of the subject matter of this Agreement, will not extend to loss of business, or profit, or to any indirect or consequential damages or losses.</w:t>
      </w:r>
    </w:p>
    <w:p w14:paraId="16E5B3B5" w14:textId="77777777" w:rsidR="006822DF" w:rsidRPr="00642FF8" w:rsidRDefault="006822DF" w:rsidP="006822DF"/>
    <w:p w14:paraId="052BF4E8" w14:textId="7997BC90" w:rsidR="006822DF" w:rsidRDefault="006822DF" w:rsidP="000534C0">
      <w:pPr>
        <w:pStyle w:val="Heading2"/>
      </w:pPr>
      <w:r>
        <w:t xml:space="preserve">The </w:t>
      </w:r>
      <w:r w:rsidR="0096354F">
        <w:t>Data</w:t>
      </w:r>
      <w:r>
        <w:t xml:space="preserve"> is </w:t>
      </w:r>
      <w:proofErr w:type="gramStart"/>
      <w:r>
        <w:t>provided</w:t>
      </w:r>
      <w:proofErr w:type="gramEnd"/>
      <w:r>
        <w:t xml:space="preserve"> and </w:t>
      </w:r>
      <w:r w:rsidR="006D2CA7">
        <w:t>the Approved Research</w:t>
      </w:r>
      <w:r>
        <w:t xml:space="preserve"> is undertaken in pursuit of the primary charitable objectives of the Parties; that is the advancement of education through research and teaching.  The Provider Institution acknowledges that the results of </w:t>
      </w:r>
      <w:r w:rsidR="006D2CA7">
        <w:t>the Approved Research</w:t>
      </w:r>
      <w:r>
        <w:t xml:space="preserve"> shall belong to the Recipient Institution (</w:t>
      </w:r>
      <w:r w:rsidRPr="00642FF8">
        <w:rPr>
          <w:color w:val="000000"/>
        </w:rPr>
        <w:t xml:space="preserve">except </w:t>
      </w:r>
      <w:r w:rsidR="006D2CA7">
        <w:rPr>
          <w:color w:val="000000"/>
        </w:rPr>
        <w:t>to the extent the results incorporate or include</w:t>
      </w:r>
      <w:r w:rsidR="0048392F">
        <w:rPr>
          <w:color w:val="000000"/>
        </w:rPr>
        <w:t xml:space="preserve"> </w:t>
      </w:r>
      <w:r w:rsidR="0096354F">
        <w:rPr>
          <w:color w:val="000000"/>
        </w:rPr>
        <w:t>Data</w:t>
      </w:r>
      <w:r w:rsidRPr="00642FF8">
        <w:rPr>
          <w:color w:val="000000"/>
        </w:rPr>
        <w:t>)</w:t>
      </w:r>
      <w:r>
        <w:t xml:space="preserve">, and that the Recipient Institution may seek to publish the results of </w:t>
      </w:r>
      <w:r w:rsidR="006D2CA7">
        <w:t>the Approved Research</w:t>
      </w:r>
      <w:r>
        <w:t xml:space="preserve">. The Recipient Institution shall procure that in relation to any publication reporting on the use of the </w:t>
      </w:r>
      <w:r w:rsidR="0096354F">
        <w:t>Data</w:t>
      </w:r>
      <w:r>
        <w:t xml:space="preserve">, the Recipient Scientist acknowledges the Provider Institution as the source of the </w:t>
      </w:r>
      <w:r w:rsidR="0096354F">
        <w:t>Data</w:t>
      </w:r>
      <w:r>
        <w:t xml:space="preserve"> </w:t>
      </w:r>
      <w:r w:rsidR="00F76852">
        <w:t>in the publication [and acknowledges the funder that funded the collection and compilation of the Data, in the form specified by the Provider Institution</w:t>
      </w:r>
      <w:r w:rsidR="006D2CA7">
        <w:t xml:space="preserve"> or the funder itself</w:t>
      </w:r>
      <w:r w:rsidR="00F76852">
        <w:t xml:space="preserve">]. </w:t>
      </w:r>
      <w:r w:rsidR="006D2CA7">
        <w:t>T</w:t>
      </w:r>
      <w:r w:rsidR="00F76852">
        <w:t xml:space="preserve">he Recipient Institution shall </w:t>
      </w:r>
      <w:r>
        <w:t xml:space="preserve">provide a copy of such publication to the Provider Institution thirty </w:t>
      </w:r>
      <w:r w:rsidR="00F76852">
        <w:t xml:space="preserve">(30) </w:t>
      </w:r>
      <w:r>
        <w:t>days in advance of submission for publication</w:t>
      </w:r>
      <w:r w:rsidR="006D2CA7">
        <w:t>, to allow the Provider Institution (as sponsor of the original study under which the Data were collected) an opportunity to comment on the publication</w:t>
      </w:r>
      <w:r>
        <w:t>. The Provider Institution agrees not to disclose any results con</w:t>
      </w:r>
      <w:r w:rsidR="008A0517">
        <w:t>tained in such advance copy to</w:t>
      </w:r>
      <w:r>
        <w:t xml:space="preserve"> any third party until published by the Recipient Institution. The Recipient Institution shall not publish any </w:t>
      </w:r>
      <w:r>
        <w:lastRenderedPageBreak/>
        <w:t>confidential or proprietary information belonging to the Provider Institution without its prior written consent</w:t>
      </w:r>
      <w:bookmarkEnd w:id="5"/>
      <w:r>
        <w:t xml:space="preserve">, including the </w:t>
      </w:r>
      <w:r w:rsidR="0096354F">
        <w:t>Data</w:t>
      </w:r>
      <w:r w:rsidR="00F76852">
        <w:t xml:space="preserve"> in whole or in part</w:t>
      </w:r>
      <w:r>
        <w:t>.  Confidential and proprietary information shall be deemed to include information which was described as such at the point of disclosure and/or was marked as either “confidential” or “proprietary”.</w:t>
      </w:r>
      <w:r w:rsidRPr="005C38C1">
        <w:t xml:space="preserve"> </w:t>
      </w:r>
      <w:r w:rsidRPr="00642FF8">
        <w:t>The confidentiality obligations in this clause shall not apply where the confidential or proprietary information:</w:t>
      </w:r>
    </w:p>
    <w:p w14:paraId="025F2D12" w14:textId="77777777" w:rsidR="006822DF" w:rsidRPr="0015668C" w:rsidRDefault="006822DF" w:rsidP="006822DF">
      <w:pPr>
        <w:rPr>
          <w:rFonts w:eastAsia="Batang"/>
          <w:lang w:eastAsia="ko-KR"/>
        </w:rPr>
      </w:pPr>
    </w:p>
    <w:p w14:paraId="1850B547" w14:textId="77777777" w:rsidR="006822DF" w:rsidRDefault="006822DF" w:rsidP="000534C0">
      <w:pPr>
        <w:pStyle w:val="Style2"/>
      </w:pPr>
      <w:r w:rsidRPr="0015668C">
        <w:t xml:space="preserve">has become public knowledge, other than through an unauthorised disclosure by the Recipient </w:t>
      </w:r>
      <w:proofErr w:type="gramStart"/>
      <w:r w:rsidRPr="0015668C">
        <w:t>Institution;</w:t>
      </w:r>
      <w:proofErr w:type="gramEnd"/>
    </w:p>
    <w:p w14:paraId="6B471EF0" w14:textId="77777777" w:rsidR="006822DF" w:rsidRDefault="006822DF" w:rsidP="006822DF">
      <w:pPr>
        <w:pStyle w:val="ListParagraph"/>
        <w:ind w:left="927"/>
        <w:rPr>
          <w:rFonts w:eastAsia="Batang"/>
          <w:lang w:eastAsia="ko-KR"/>
        </w:rPr>
      </w:pPr>
    </w:p>
    <w:p w14:paraId="227ACC3C" w14:textId="77777777" w:rsidR="006822DF" w:rsidRPr="000534C0" w:rsidRDefault="006822DF" w:rsidP="000534C0">
      <w:pPr>
        <w:pStyle w:val="Style2"/>
      </w:pPr>
      <w:r w:rsidRPr="000534C0">
        <w:t xml:space="preserve">was already known to the Recipient Institution, prior to disclosure by the Provider </w:t>
      </w:r>
      <w:proofErr w:type="gramStart"/>
      <w:r w:rsidRPr="000534C0">
        <w:t>Institution;</w:t>
      </w:r>
      <w:proofErr w:type="gramEnd"/>
    </w:p>
    <w:p w14:paraId="5BF9D4C4" w14:textId="77777777" w:rsidR="006822DF" w:rsidRPr="0015668C" w:rsidRDefault="006822DF" w:rsidP="006822DF">
      <w:pPr>
        <w:pStyle w:val="ListParagraph"/>
        <w:rPr>
          <w:rFonts w:eastAsia="Batang"/>
          <w:lang w:eastAsia="ko-KR"/>
        </w:rPr>
      </w:pPr>
    </w:p>
    <w:p w14:paraId="1A643B2C" w14:textId="77777777" w:rsidR="006822DF" w:rsidRPr="000534C0" w:rsidRDefault="006822DF" w:rsidP="000534C0">
      <w:pPr>
        <w:pStyle w:val="Style2"/>
      </w:pPr>
      <w:r w:rsidRPr="000534C0">
        <w:t xml:space="preserve">was disclosed to the Recipient Institution or the Recipient Scientist by a third party, whom to the Recipient Institution’s knowledge, was not under any obligation of confidence to the Provider </w:t>
      </w:r>
      <w:proofErr w:type="gramStart"/>
      <w:r w:rsidRPr="000534C0">
        <w:t>Institution;</w:t>
      </w:r>
      <w:proofErr w:type="gramEnd"/>
    </w:p>
    <w:p w14:paraId="123EC3E7" w14:textId="77777777" w:rsidR="006822DF" w:rsidRPr="0015668C" w:rsidRDefault="006822DF" w:rsidP="006822DF">
      <w:pPr>
        <w:pStyle w:val="ListParagraph"/>
        <w:rPr>
          <w:rFonts w:eastAsia="Batang"/>
          <w:lang w:eastAsia="ko-KR"/>
        </w:rPr>
      </w:pPr>
    </w:p>
    <w:p w14:paraId="0CEE423F" w14:textId="77777777" w:rsidR="006822DF" w:rsidRPr="000534C0" w:rsidRDefault="006822DF" w:rsidP="000534C0">
      <w:pPr>
        <w:pStyle w:val="Style2"/>
      </w:pPr>
      <w:r w:rsidRPr="000534C0">
        <w:t>was released from confidential status by written authorisation of the Provider Institution; or</w:t>
      </w:r>
    </w:p>
    <w:p w14:paraId="2B702FBF" w14:textId="77777777" w:rsidR="006822DF" w:rsidRPr="0015668C" w:rsidRDefault="006822DF" w:rsidP="006822DF">
      <w:pPr>
        <w:pStyle w:val="ListParagraph"/>
        <w:rPr>
          <w:rFonts w:eastAsia="Batang"/>
          <w:lang w:eastAsia="ko-KR"/>
        </w:rPr>
      </w:pPr>
    </w:p>
    <w:p w14:paraId="09E48975" w14:textId="77777777" w:rsidR="006822DF" w:rsidRPr="000534C0" w:rsidRDefault="006822DF" w:rsidP="000534C0">
      <w:pPr>
        <w:pStyle w:val="Style2"/>
      </w:pPr>
      <w:r w:rsidRPr="000534C0">
        <w:t>is required to be disclosed by law or by requirement of a regulatory body or court order.</w:t>
      </w:r>
    </w:p>
    <w:p w14:paraId="13F5C555" w14:textId="68BDBE4A" w:rsidR="00422BB4" w:rsidRPr="00C1426D" w:rsidRDefault="00422BB4" w:rsidP="00422BB4">
      <w:pPr>
        <w:pStyle w:val="Heading2"/>
      </w:pPr>
      <w:r>
        <w:t>Recipients shall not publish</w:t>
      </w:r>
      <w:r w:rsidR="003D4BFD">
        <w:t xml:space="preserve"> </w:t>
      </w:r>
      <w:r w:rsidR="0022212A">
        <w:t xml:space="preserve">any verbatim quotes from the dataset but are allowed to publish paraphrased quotes </w:t>
      </w:r>
      <w:r w:rsidR="00012A95">
        <w:t xml:space="preserve">that do not lead to the original online post via a verbatim </w:t>
      </w:r>
      <w:r w:rsidR="004F4658">
        <w:t>online search.</w:t>
      </w:r>
    </w:p>
    <w:p w14:paraId="31F94F48" w14:textId="03E50173" w:rsidR="576F5042" w:rsidRDefault="576F5042" w:rsidP="000A1F03"/>
    <w:p w14:paraId="26E62A76" w14:textId="50772759" w:rsidR="006822DF" w:rsidRPr="000534C0" w:rsidRDefault="00F76852" w:rsidP="000534C0">
      <w:pPr>
        <w:pStyle w:val="Heading2"/>
      </w:pPr>
      <w:r>
        <w:t>N</w:t>
      </w:r>
      <w:r w:rsidR="006822DF">
        <w:t xml:space="preserve">othing in this Agreement grants the Recipient Institution any rights over the </w:t>
      </w:r>
      <w:r w:rsidR="0096354F">
        <w:t>Data</w:t>
      </w:r>
      <w:r w:rsidR="006822DF">
        <w:t xml:space="preserve"> or under any patents, nor any right to use, or permit the use of, any products or processes containing the </w:t>
      </w:r>
      <w:r w:rsidR="0096354F">
        <w:t>Data</w:t>
      </w:r>
      <w:r w:rsidR="006822DF">
        <w:t xml:space="preserve"> for any profit-making or commercial purposes (“Commercial Use”).  Should the Recipient Institution wish to make Commercial Use of the </w:t>
      </w:r>
      <w:proofErr w:type="gramStart"/>
      <w:r w:rsidR="0096354F">
        <w:t>Data</w:t>
      </w:r>
      <w:proofErr w:type="gramEnd"/>
      <w:r w:rsidR="006822DF">
        <w:t xml:space="preserve"> and should the Provider Institution be willing and able to grant a licence for such purposes, the Parties shall negotiate in good faith to agree an appropriate licence or revenue sharing agreement on fair and reasonable terms. </w:t>
      </w:r>
    </w:p>
    <w:p w14:paraId="66F7B13B" w14:textId="77777777" w:rsidR="006822DF" w:rsidRPr="00FF070F" w:rsidRDefault="006822DF" w:rsidP="006822DF"/>
    <w:p w14:paraId="4756FF65" w14:textId="302959C2" w:rsidR="006822DF" w:rsidRPr="00B546C9" w:rsidRDefault="006822DF" w:rsidP="000534C0">
      <w:pPr>
        <w:pStyle w:val="Heading2"/>
      </w:pPr>
      <w:r>
        <w:t xml:space="preserve">Nothing in this Agreement shall prevent or impede the Provider Institution from being able to use the </w:t>
      </w:r>
      <w:r w:rsidR="0096354F">
        <w:t>Data</w:t>
      </w:r>
      <w:r>
        <w:t xml:space="preserve"> for any purpose, including but not limited to </w:t>
      </w:r>
      <w:r w:rsidR="00F85E45">
        <w:t>sharing</w:t>
      </w:r>
      <w:r>
        <w:t xml:space="preserve"> and licensing of the </w:t>
      </w:r>
      <w:r w:rsidR="0096354F">
        <w:t>Data</w:t>
      </w:r>
      <w:r>
        <w:t xml:space="preserve"> to third parties, whether public, private o</w:t>
      </w:r>
      <w:r w:rsidR="007B295C">
        <w:t>r third sector, for any purpose</w:t>
      </w:r>
      <w:r>
        <w:t>.</w:t>
      </w:r>
    </w:p>
    <w:p w14:paraId="6F90B329" w14:textId="77777777" w:rsidR="006822DF" w:rsidRPr="0038161C" w:rsidRDefault="006822DF" w:rsidP="006822DF"/>
    <w:p w14:paraId="1D361432" w14:textId="77777777" w:rsidR="006822DF" w:rsidRPr="0038161C" w:rsidRDefault="006822DF" w:rsidP="000534C0">
      <w:pPr>
        <w:pStyle w:val="Heading2"/>
      </w:pPr>
      <w:r>
        <w:t xml:space="preserve">The rights and obligations of the Parties are personal and may not be assigned at any time without the prior written consent of the other Party which consent shall not be unreasonably withheld; </w:t>
      </w:r>
      <w:proofErr w:type="gramStart"/>
      <w:r>
        <w:t>provided that</w:t>
      </w:r>
      <w:proofErr w:type="gramEnd"/>
      <w:r>
        <w:t xml:space="preserve"> it shall be a requirement in all cases of assignation that the assignee undertakes to perform all outstanding obligations of the assignor as though the assignee had been an original party hereto.</w:t>
      </w:r>
    </w:p>
    <w:p w14:paraId="3EB19602" w14:textId="77777777" w:rsidR="006822DF" w:rsidRPr="00FF070F" w:rsidRDefault="006822DF" w:rsidP="006822DF"/>
    <w:p w14:paraId="2332AF68" w14:textId="00741DB0" w:rsidR="006822DF" w:rsidRDefault="006822DF" w:rsidP="00276CF5">
      <w:pPr>
        <w:pStyle w:val="Heading2"/>
      </w:pPr>
      <w:r>
        <w:t>This Ag</w:t>
      </w:r>
      <w:r w:rsidR="00691A11">
        <w:t xml:space="preserve">reement shall be effective from </w:t>
      </w:r>
      <w:sdt>
        <w:sdtPr>
          <w:id w:val="450745865"/>
          <w:placeholder>
            <w:docPart w:val="755CDD99EDBF41FCB11D0A1C5822BA7C"/>
          </w:placeholder>
          <w:date>
            <w:dateFormat w:val="dd MMMM yyyy"/>
            <w:lid w:val="en-GB"/>
            <w:storeMappedDataAs w:val="dateTime"/>
            <w:calendar w:val="gregorian"/>
          </w:date>
        </w:sdtPr>
        <w:sdtContent>
          <w:r w:rsidR="000E6607">
            <w:t>the date of signature</w:t>
          </w:r>
        </w:sdtContent>
      </w:sdt>
      <w:r>
        <w:t xml:space="preserve"> and shall continue in force until </w:t>
      </w:r>
      <w:r w:rsidR="000E6607">
        <w:t>[</w:t>
      </w:r>
      <w:commentRangeStart w:id="6"/>
      <w:r w:rsidR="000E6607">
        <w:t>TBC</w:t>
      </w:r>
      <w:commentRangeEnd w:id="6"/>
      <w:r w:rsidR="00BC0984">
        <w:rPr>
          <w:rStyle w:val="CommentReference"/>
          <w:rFonts w:eastAsia="Times New Roman"/>
          <w:lang w:eastAsia="en-US"/>
        </w:rPr>
        <w:commentReference w:id="6"/>
      </w:r>
      <w:r w:rsidR="000E6607">
        <w:t>]</w:t>
      </w:r>
      <w:r w:rsidR="003446CC" w:rsidRPr="576F5042">
        <w:rPr>
          <w:rStyle w:val="PlaceholderText"/>
          <w:rFonts w:eastAsiaTheme="minorEastAsia"/>
        </w:rPr>
        <w:t xml:space="preserve"> </w:t>
      </w:r>
      <w:r w:rsidR="00276CF5" w:rsidRPr="00276CF5">
        <w:t>The term of this Agreement may be extended by the mutual written agreement of both Parties signed by their authorised signatories.</w:t>
      </w:r>
    </w:p>
    <w:p w14:paraId="23B9EB64" w14:textId="77777777" w:rsidR="00276CF5" w:rsidRPr="00276CF5" w:rsidRDefault="00276CF5" w:rsidP="00276CF5">
      <w:pPr>
        <w:rPr>
          <w:lang w:eastAsia="ko-KR"/>
        </w:rPr>
      </w:pPr>
    </w:p>
    <w:p w14:paraId="6A7FFF65" w14:textId="4A1D225B" w:rsidR="006822DF" w:rsidRDefault="006822DF" w:rsidP="000534C0">
      <w:pPr>
        <w:pStyle w:val="Heading2"/>
      </w:pPr>
      <w:r>
        <w:t>The Provider Institution may terminate this Agreement if the Recipient Institution is in breach of any of the terms of this Agreement and, where the breach is capable of remedy, the Recipient Institution has failed t</w:t>
      </w:r>
      <w:r w:rsidR="00F85E45">
        <w:t>o remedy the same within twenty-</w:t>
      </w:r>
      <w:r>
        <w:t>eight</w:t>
      </w:r>
      <w:r w:rsidR="00F85E45">
        <w:t xml:space="preserve"> (28)</w:t>
      </w:r>
      <w:r>
        <w:t xml:space="preserve"> calendar days of service of a written notice from the Provider Institution specifying the breach and requiring it to be remedied.</w:t>
      </w:r>
    </w:p>
    <w:p w14:paraId="4B75C4FF" w14:textId="77777777" w:rsidR="006822DF" w:rsidRDefault="006822DF" w:rsidP="006822DF">
      <w:pPr>
        <w:pStyle w:val="ListParagraph"/>
        <w:rPr>
          <w:szCs w:val="22"/>
        </w:rPr>
      </w:pPr>
    </w:p>
    <w:p w14:paraId="02403EA5" w14:textId="161679F5" w:rsidR="006822DF" w:rsidRDefault="00F85E45" w:rsidP="000534C0">
      <w:pPr>
        <w:pStyle w:val="Heading2"/>
      </w:pPr>
      <w:r>
        <w:t xml:space="preserve">The </w:t>
      </w:r>
      <w:r w:rsidR="0096354F">
        <w:t>Data</w:t>
      </w:r>
      <w:r w:rsidR="006822DF">
        <w:t xml:space="preserve"> </w:t>
      </w:r>
      <w:r>
        <w:t>is</w:t>
      </w:r>
      <w:r w:rsidR="006822DF">
        <w:t xml:space="preserve"> provided at no cost</w:t>
      </w:r>
      <w:r w:rsidR="000A1E86">
        <w:t>.</w:t>
      </w:r>
    </w:p>
    <w:p w14:paraId="75AFF703" w14:textId="77777777" w:rsidR="006822DF" w:rsidRDefault="006822DF" w:rsidP="006822DF">
      <w:pPr>
        <w:pStyle w:val="ListParagraph"/>
        <w:rPr>
          <w:szCs w:val="22"/>
        </w:rPr>
      </w:pPr>
    </w:p>
    <w:p w14:paraId="7AA41B56" w14:textId="7B40B691" w:rsidR="006822DF" w:rsidRPr="00CA2E6C" w:rsidRDefault="006822DF" w:rsidP="000534C0">
      <w:pPr>
        <w:pStyle w:val="Heading2"/>
      </w:pPr>
      <w:r>
        <w:t xml:space="preserve">The Parties shall procure that in carrying out their obligations under this Agreement, they will comply with all applicable laws, </w:t>
      </w:r>
      <w:proofErr w:type="gramStart"/>
      <w:r>
        <w:t>regulations</w:t>
      </w:r>
      <w:proofErr w:type="gramEnd"/>
      <w:r>
        <w:t xml:space="preserve"> and statutes, including those relating to </w:t>
      </w:r>
      <w:r>
        <w:lastRenderedPageBreak/>
        <w:t>modern slavery and anti-bribery</w:t>
      </w:r>
      <w:r w:rsidR="00D27479">
        <w:t xml:space="preserve"> and the Data Protection Laws</w:t>
      </w:r>
      <w:r>
        <w:t>. Non-compliance with this clause by a Party shall not be sufficient ju</w:t>
      </w:r>
      <w:r w:rsidR="001173E6">
        <w:t>stification for another Party</w:t>
      </w:r>
      <w:r>
        <w:t xml:space="preserve"> not</w:t>
      </w:r>
      <w:r w:rsidR="001173E6">
        <w:t xml:space="preserve"> to</w:t>
      </w:r>
      <w:r>
        <w:t xml:space="preserve"> comply with its obligations under this Agreement.</w:t>
      </w:r>
    </w:p>
    <w:p w14:paraId="04B99CB8" w14:textId="77777777" w:rsidR="006822DF" w:rsidRPr="00EF0873" w:rsidRDefault="006822DF" w:rsidP="006822DF">
      <w:pPr>
        <w:rPr>
          <w:szCs w:val="22"/>
        </w:rPr>
      </w:pPr>
    </w:p>
    <w:p w14:paraId="5FBDF6AA" w14:textId="77777777" w:rsidR="006822DF" w:rsidRDefault="006822DF" w:rsidP="000534C0">
      <w:pPr>
        <w:pStyle w:val="Heading2"/>
      </w:pPr>
      <w:r>
        <w:t>A person who is not a party to this Agreement shall not have any rights under or in connection with it.</w:t>
      </w:r>
    </w:p>
    <w:p w14:paraId="15ACBDF7" w14:textId="77777777" w:rsidR="006822DF" w:rsidRDefault="006822DF" w:rsidP="006822DF">
      <w:pPr>
        <w:ind w:left="567"/>
      </w:pPr>
    </w:p>
    <w:p w14:paraId="1F0056EB" w14:textId="77777777" w:rsidR="006822DF" w:rsidRDefault="006822DF" w:rsidP="000534C0">
      <w:pPr>
        <w:pStyle w:val="Heading2"/>
      </w:pPr>
      <w:r>
        <w:t>Notices</w:t>
      </w:r>
    </w:p>
    <w:p w14:paraId="6B1332F6" w14:textId="77777777" w:rsidR="006822DF" w:rsidRDefault="006822DF" w:rsidP="000534C0">
      <w:pPr>
        <w:pStyle w:val="Heading2"/>
        <w:numPr>
          <w:ilvl w:val="0"/>
          <w:numId w:val="0"/>
        </w:numPr>
        <w:ind w:left="567"/>
      </w:pPr>
    </w:p>
    <w:p w14:paraId="5A96ED0B" w14:textId="77777777" w:rsidR="006822DF" w:rsidRPr="00701BC6" w:rsidRDefault="006822DF" w:rsidP="000534C0">
      <w:pPr>
        <w:pStyle w:val="Heading2"/>
        <w:numPr>
          <w:ilvl w:val="0"/>
          <w:numId w:val="0"/>
        </w:numPr>
        <w:ind w:left="567"/>
      </w:pPr>
      <w:r>
        <w:t>The Provider Institution</w:t>
      </w:r>
      <w:r w:rsidRPr="0098080B">
        <w:t>’s representative for the purpose of receiving notices shall until further notice be:</w:t>
      </w:r>
    </w:p>
    <w:p w14:paraId="6B10AB91" w14:textId="77777777" w:rsidR="006822DF" w:rsidRDefault="006822DF" w:rsidP="000534C0">
      <w:pPr>
        <w:pStyle w:val="Heading2"/>
        <w:numPr>
          <w:ilvl w:val="0"/>
          <w:numId w:val="0"/>
        </w:numPr>
        <w:ind w:left="851"/>
      </w:pPr>
    </w:p>
    <w:p w14:paraId="7992BB14" w14:textId="3DAE9615" w:rsidR="006822DF" w:rsidRDefault="00000000" w:rsidP="000534C0">
      <w:pPr>
        <w:pStyle w:val="Heading2"/>
        <w:numPr>
          <w:ilvl w:val="0"/>
          <w:numId w:val="0"/>
        </w:numPr>
        <w:ind w:left="567"/>
      </w:pPr>
      <w:sdt>
        <w:sdtPr>
          <w:id w:val="161279181"/>
          <w:placeholder>
            <w:docPart w:val="1CC4F8081C234852BF720D3847C498C4"/>
          </w:placeholder>
        </w:sdtPr>
        <w:sdtContent>
          <w:r w:rsidR="00BC0984">
            <w:t xml:space="preserve">Director of Research, </w:t>
          </w:r>
          <w:proofErr w:type="gramStart"/>
          <w:r w:rsidR="00BC0984">
            <w:t>Enterprise</w:t>
          </w:r>
          <w:proofErr w:type="gramEnd"/>
          <w:r w:rsidR="00BC0984">
            <w:t xml:space="preserve"> and Innovation</w:t>
          </w:r>
        </w:sdtContent>
      </w:sdt>
    </w:p>
    <w:p w14:paraId="0D1FF391" w14:textId="77777777" w:rsidR="006822DF" w:rsidRPr="00CA2E6C" w:rsidRDefault="006822DF" w:rsidP="006822DF"/>
    <w:p w14:paraId="058E5BA0" w14:textId="0BFABE07" w:rsidR="006822DF" w:rsidRPr="00CA2E6C" w:rsidRDefault="006822DF" w:rsidP="000E6607">
      <w:pPr>
        <w:ind w:firstLine="567"/>
      </w:pPr>
      <w:r>
        <w:t>with a</w:t>
      </w:r>
      <w:r w:rsidR="000E6607">
        <w:t>n email</w:t>
      </w:r>
      <w:r>
        <w:t xml:space="preserve"> copy to</w:t>
      </w:r>
      <w:r w:rsidR="000E6607">
        <w:t xml:space="preserve"> </w:t>
      </w:r>
      <w:r w:rsidR="00C635DF">
        <w:t>P</w:t>
      </w:r>
      <w:r w:rsidR="00555703">
        <w:t>rofessor Steven Jones s.jones7@lancaster.ac.uk</w:t>
      </w:r>
    </w:p>
    <w:p w14:paraId="415DCBF6" w14:textId="77777777" w:rsidR="006822DF" w:rsidRDefault="006822DF" w:rsidP="006822DF"/>
    <w:p w14:paraId="4666771B" w14:textId="77777777" w:rsidR="006822DF" w:rsidRPr="00701BC6" w:rsidRDefault="006822DF" w:rsidP="000534C0">
      <w:pPr>
        <w:pStyle w:val="Heading2"/>
        <w:numPr>
          <w:ilvl w:val="0"/>
          <w:numId w:val="0"/>
        </w:numPr>
        <w:ind w:left="567"/>
      </w:pPr>
      <w:r w:rsidRPr="00CA2E6C">
        <w:t>The Recipient Institution’s</w:t>
      </w:r>
      <w:r>
        <w:t xml:space="preserve"> </w:t>
      </w:r>
      <w:r w:rsidRPr="0098080B">
        <w:t>representative for the purpose of receiving notices shall until further notice be:</w:t>
      </w:r>
    </w:p>
    <w:p w14:paraId="63F41F5F" w14:textId="77777777" w:rsidR="006822DF" w:rsidRDefault="006822DF" w:rsidP="000534C0">
      <w:pPr>
        <w:pStyle w:val="Heading2"/>
        <w:numPr>
          <w:ilvl w:val="0"/>
          <w:numId w:val="0"/>
        </w:numPr>
        <w:ind w:left="851"/>
      </w:pPr>
    </w:p>
    <w:commentRangeStart w:id="7" w:displacedByCustomXml="next"/>
    <w:sdt>
      <w:sdtPr>
        <w:id w:val="1572234063"/>
        <w:placeholder>
          <w:docPart w:val="19CD4F91B38D4EA093E356999B4AC115"/>
        </w:placeholder>
      </w:sdtPr>
      <w:sdtContent>
        <w:p w14:paraId="2764742D" w14:textId="3A12DE9C" w:rsidR="006822DF" w:rsidRDefault="0070753E" w:rsidP="000534C0">
          <w:pPr>
            <w:pStyle w:val="Heading2"/>
            <w:numPr>
              <w:ilvl w:val="0"/>
              <w:numId w:val="0"/>
            </w:numPr>
            <w:ind w:left="567"/>
          </w:pPr>
          <w:r w:rsidRPr="0070753E">
            <w:rPr>
              <w:rStyle w:val="PlaceholderText"/>
              <w:rFonts w:eastAsiaTheme="minorHAnsi"/>
            </w:rPr>
            <w:t xml:space="preserve">Insert details </w:t>
          </w:r>
          <w:commentRangeEnd w:id="7"/>
          <w:r w:rsidR="00730869">
            <w:rPr>
              <w:rStyle w:val="CommentReference"/>
              <w:rFonts w:eastAsia="Times New Roman"/>
              <w:lang w:eastAsia="en-US"/>
            </w:rPr>
            <w:commentReference w:id="7"/>
          </w:r>
        </w:p>
      </w:sdtContent>
    </w:sdt>
    <w:p w14:paraId="53C9B511" w14:textId="77777777" w:rsidR="006822DF" w:rsidRDefault="006822DF" w:rsidP="000534C0">
      <w:pPr>
        <w:pStyle w:val="Heading2"/>
        <w:numPr>
          <w:ilvl w:val="0"/>
          <w:numId w:val="0"/>
        </w:numPr>
        <w:ind w:left="851"/>
      </w:pPr>
    </w:p>
    <w:p w14:paraId="7C343B64" w14:textId="083E78DB" w:rsidR="006822DF" w:rsidRDefault="006822DF" w:rsidP="000534C0">
      <w:pPr>
        <w:pStyle w:val="Heading2"/>
        <w:numPr>
          <w:ilvl w:val="0"/>
          <w:numId w:val="0"/>
        </w:numPr>
        <w:ind w:left="792" w:hanging="225"/>
      </w:pPr>
      <w:r>
        <w:t>with a copy to:</w:t>
      </w:r>
    </w:p>
    <w:p w14:paraId="7AD772F2" w14:textId="77777777" w:rsidR="001173E6" w:rsidRDefault="001173E6" w:rsidP="001173E6"/>
    <w:sdt>
      <w:sdtPr>
        <w:id w:val="-926886616"/>
        <w:placeholder>
          <w:docPart w:val="7B07CBEB767D491A8FEEDA59A9950A62"/>
        </w:placeholder>
      </w:sdtPr>
      <w:sdtContent>
        <w:p w14:paraId="3661A56D" w14:textId="7C0419EB" w:rsidR="001173E6" w:rsidRPr="001173E6" w:rsidRDefault="0070753E" w:rsidP="000534C0">
          <w:pPr>
            <w:pStyle w:val="Heading2"/>
            <w:numPr>
              <w:ilvl w:val="0"/>
              <w:numId w:val="0"/>
            </w:numPr>
            <w:ind w:left="792" w:hanging="225"/>
          </w:pPr>
          <w:r>
            <w:rPr>
              <w:rStyle w:val="PlaceholderText"/>
              <w:rFonts w:eastAsiaTheme="minorHAnsi"/>
            </w:rPr>
            <w:t xml:space="preserve">Insert details </w:t>
          </w:r>
        </w:p>
      </w:sdtContent>
    </w:sdt>
    <w:p w14:paraId="5B1415A5" w14:textId="77777777" w:rsidR="006822DF" w:rsidRDefault="006822DF" w:rsidP="006822DF">
      <w:pPr>
        <w:ind w:left="567"/>
      </w:pPr>
    </w:p>
    <w:p w14:paraId="784C4096" w14:textId="76400258" w:rsidR="006822DF" w:rsidRDefault="006822DF" w:rsidP="007875DF">
      <w:pPr>
        <w:pStyle w:val="Heading2"/>
      </w:pPr>
      <w:r>
        <w:t>This Agreement constitutes the entire agreement between the parties in respect of its subject matter and no statements or representations made by any Party have been relied upon by the other in entering into this Agreement.</w:t>
      </w:r>
    </w:p>
    <w:p w14:paraId="2056B501" w14:textId="77777777" w:rsidR="006822DF" w:rsidRDefault="006822DF" w:rsidP="006822DF">
      <w:pPr>
        <w:pStyle w:val="ListParagraph"/>
        <w:rPr>
          <w:szCs w:val="22"/>
        </w:rPr>
      </w:pPr>
    </w:p>
    <w:p w14:paraId="396A9A3E" w14:textId="0E7BAD57" w:rsidR="006822DF" w:rsidRDefault="006822DF" w:rsidP="000534C0">
      <w:pPr>
        <w:pStyle w:val="Heading2"/>
      </w:pPr>
      <w:r>
        <w:t xml:space="preserve">This Agreement </w:t>
      </w:r>
      <w:r w:rsidRPr="002134A7">
        <w:t xml:space="preserve">shall be governed and construed in accordance with </w:t>
      </w:r>
      <w:r>
        <w:t>the</w:t>
      </w:r>
      <w:r w:rsidRPr="002134A7">
        <w:t xml:space="preserve"> </w:t>
      </w:r>
      <w:r>
        <w:t>l</w:t>
      </w:r>
      <w:r w:rsidRPr="002134A7">
        <w:t>aw</w:t>
      </w:r>
      <w:r>
        <w:t>s</w:t>
      </w:r>
      <w:r w:rsidRPr="002134A7">
        <w:t xml:space="preserve"> </w:t>
      </w:r>
      <w:r>
        <w:t xml:space="preserve">of </w:t>
      </w:r>
      <w:sdt>
        <w:sdtPr>
          <w:id w:val="1580485131"/>
          <w:placeholder>
            <w:docPart w:val="7AF35B1CD7384836B3B0C3759DD91BDB"/>
          </w:placeholder>
          <w:dropDownList>
            <w:listItem w:displayText="England and Wales " w:value="England and Wales "/>
            <w:listItem w:displayText="Scotland " w:value="Scotland "/>
            <w:listItem w:displayText="Northern Ireland " w:value="Northern Ireland "/>
          </w:dropDownList>
        </w:sdtPr>
        <w:sdtContent>
          <w:r w:rsidR="003C3A22">
            <w:t xml:space="preserve">England and Wales </w:t>
          </w:r>
        </w:sdtContent>
      </w:sdt>
      <w:r>
        <w:t xml:space="preserve"> </w:t>
      </w:r>
      <w:r w:rsidRPr="002134A7">
        <w:t xml:space="preserve">and the Parties agree to the </w:t>
      </w:r>
      <w:r>
        <w:t xml:space="preserve">exclusive </w:t>
      </w:r>
      <w:r w:rsidRPr="002134A7">
        <w:t xml:space="preserve">jurisdiction of the </w:t>
      </w:r>
      <w:sdt>
        <w:sdtPr>
          <w:id w:val="-125073"/>
          <w:placeholder>
            <w:docPart w:val="10F01F40AC4C4D97A97CB106DD7A8DBC"/>
          </w:placeholder>
          <w:dropDownList>
            <w:listItem w:displayText="English Courts" w:value="English Courts "/>
            <w:listItem w:displayText="Scottish Courts " w:value="Scottish Courts "/>
            <w:listItem w:displayText="Courts of Northern Ireland " w:value="Courts of Northern Ireland "/>
          </w:dropDownList>
        </w:sdtPr>
        <w:sdtContent>
          <w:r w:rsidR="003C3A22">
            <w:t>English Courts</w:t>
          </w:r>
        </w:sdtContent>
      </w:sdt>
      <w:r>
        <w:t>.</w:t>
      </w:r>
    </w:p>
    <w:p w14:paraId="49ABFCD0" w14:textId="77777777" w:rsidR="006822DF" w:rsidRPr="00CA2E6C" w:rsidRDefault="006822DF" w:rsidP="006822DF"/>
    <w:p w14:paraId="660E8B8E" w14:textId="77777777" w:rsidR="006822DF" w:rsidRPr="00B546C9" w:rsidRDefault="006822DF" w:rsidP="000534C0">
      <w:pPr>
        <w:pStyle w:val="Heading2"/>
      </w:pPr>
      <w:r>
        <w:t>This Agreement may be executed in one (1) or more counterparts, each of which shall be deemed an original, but all of which together shall constitute one and the same instrument. A signed copy of this Agreement delivered by e-mailed portable document format file or other means of electronic transmission shall be deemed to have the same legal effect as delivery of an original signed copy of this Agreement.</w:t>
      </w:r>
    </w:p>
    <w:p w14:paraId="570CB82D" w14:textId="77777777" w:rsidR="006822DF" w:rsidRDefault="006822DF" w:rsidP="006822DF"/>
    <w:p w14:paraId="1E027E47" w14:textId="67E9314F" w:rsidR="006822DF" w:rsidRPr="009E60D1" w:rsidRDefault="006822DF" w:rsidP="006822DF"/>
    <w:p w14:paraId="60B31ACB" w14:textId="77777777" w:rsidR="006822DF" w:rsidRPr="009E60D1" w:rsidRDefault="006822DF" w:rsidP="006822DF">
      <w:r w:rsidRPr="009E60D1">
        <w:t>IN WITNESS WHEREOF this Agreement is executed as follows:</w:t>
      </w:r>
    </w:p>
    <w:p w14:paraId="5217D601" w14:textId="77777777" w:rsidR="006822DF" w:rsidRPr="001055A7" w:rsidRDefault="006822DF" w:rsidP="006822D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63"/>
        <w:gridCol w:w="3366"/>
        <w:gridCol w:w="525"/>
        <w:gridCol w:w="963"/>
        <w:gridCol w:w="3822"/>
      </w:tblGrid>
      <w:tr w:rsidR="006822DF" w:rsidRPr="001055A7" w14:paraId="668B98C7" w14:textId="77777777" w:rsidTr="002649A4">
        <w:tc>
          <w:tcPr>
            <w:tcW w:w="4428" w:type="dxa"/>
            <w:gridSpan w:val="2"/>
            <w:tcBorders>
              <w:top w:val="nil"/>
              <w:left w:val="nil"/>
              <w:bottom w:val="nil"/>
              <w:right w:val="nil"/>
            </w:tcBorders>
            <w:shd w:val="clear" w:color="auto" w:fill="auto"/>
          </w:tcPr>
          <w:p w14:paraId="7779D2A8" w14:textId="65FDDF38" w:rsidR="006822DF" w:rsidRPr="001055A7" w:rsidRDefault="006822DF" w:rsidP="002649A4">
            <w:r w:rsidRPr="001055A7">
              <w:t xml:space="preserve">for and on behalf of </w:t>
            </w:r>
            <w:sdt>
              <w:sdtPr>
                <w:id w:val="1663899694"/>
                <w:placeholder>
                  <w:docPart w:val="2777BFBC7987405BA9CC63F4FFFC3382"/>
                </w:placeholder>
              </w:sdtPr>
              <w:sdtContent>
                <w:r w:rsidR="00730869">
                  <w:t>Lancaster University</w:t>
                </w:r>
              </w:sdtContent>
            </w:sdt>
          </w:p>
          <w:p w14:paraId="17935F42" w14:textId="77777777" w:rsidR="006822DF" w:rsidRPr="001055A7" w:rsidRDefault="006822DF" w:rsidP="002649A4"/>
        </w:tc>
        <w:tc>
          <w:tcPr>
            <w:tcW w:w="540" w:type="dxa"/>
            <w:tcBorders>
              <w:top w:val="nil"/>
              <w:left w:val="nil"/>
              <w:bottom w:val="nil"/>
              <w:right w:val="nil"/>
            </w:tcBorders>
            <w:shd w:val="clear" w:color="auto" w:fill="auto"/>
          </w:tcPr>
          <w:p w14:paraId="0BBA33EE" w14:textId="77777777" w:rsidR="006822DF" w:rsidRPr="001055A7" w:rsidRDefault="006822DF" w:rsidP="002649A4"/>
        </w:tc>
        <w:tc>
          <w:tcPr>
            <w:tcW w:w="4887" w:type="dxa"/>
            <w:gridSpan w:val="2"/>
            <w:tcBorders>
              <w:top w:val="nil"/>
              <w:left w:val="nil"/>
              <w:bottom w:val="nil"/>
              <w:right w:val="nil"/>
            </w:tcBorders>
            <w:shd w:val="clear" w:color="auto" w:fill="auto"/>
          </w:tcPr>
          <w:p w14:paraId="0166F9D9" w14:textId="032C6B0A" w:rsidR="006822DF" w:rsidRPr="001055A7" w:rsidRDefault="006822DF" w:rsidP="00730869">
            <w:r w:rsidRPr="001055A7">
              <w:t>for and on behalf of</w:t>
            </w:r>
            <w:r w:rsidR="00F4059F">
              <w:t xml:space="preserve"> </w:t>
            </w:r>
            <w:commentRangeStart w:id="8"/>
            <w:sdt>
              <w:sdtPr>
                <w:id w:val="1022591095"/>
                <w:placeholder>
                  <w:docPart w:val="74DDB8647528404F9A8A7C8556DD63CA"/>
                </w:placeholder>
              </w:sdtPr>
              <w:sdtContent>
                <w:r w:rsidR="00730869">
                  <w:t>insert name of Recipient Institution</w:t>
                </w:r>
              </w:sdtContent>
            </w:sdt>
            <w:commentRangeEnd w:id="8"/>
            <w:r w:rsidR="00730869">
              <w:rPr>
                <w:rStyle w:val="CommentReference"/>
              </w:rPr>
              <w:commentReference w:id="8"/>
            </w:r>
          </w:p>
        </w:tc>
      </w:tr>
      <w:tr w:rsidR="006822DF" w:rsidRPr="001055A7" w14:paraId="6442F1D6" w14:textId="77777777" w:rsidTr="002649A4">
        <w:tc>
          <w:tcPr>
            <w:tcW w:w="902" w:type="dxa"/>
            <w:tcBorders>
              <w:top w:val="nil"/>
              <w:left w:val="nil"/>
              <w:bottom w:val="nil"/>
              <w:right w:val="nil"/>
            </w:tcBorders>
            <w:shd w:val="clear" w:color="auto" w:fill="auto"/>
          </w:tcPr>
          <w:p w14:paraId="1470E4CF" w14:textId="77777777" w:rsidR="006822DF" w:rsidRPr="001055A7" w:rsidRDefault="006822DF" w:rsidP="002649A4">
            <w:r w:rsidRPr="001055A7">
              <w:t>Signed:</w:t>
            </w:r>
          </w:p>
        </w:tc>
        <w:tc>
          <w:tcPr>
            <w:tcW w:w="3526" w:type="dxa"/>
            <w:tcBorders>
              <w:top w:val="nil"/>
              <w:left w:val="nil"/>
              <w:bottom w:val="single" w:sz="4" w:space="0" w:color="auto"/>
              <w:right w:val="nil"/>
            </w:tcBorders>
            <w:shd w:val="clear" w:color="auto" w:fill="auto"/>
          </w:tcPr>
          <w:p w14:paraId="4A06A853" w14:textId="77777777" w:rsidR="006822DF" w:rsidRPr="001055A7" w:rsidRDefault="006822DF" w:rsidP="002649A4"/>
        </w:tc>
        <w:tc>
          <w:tcPr>
            <w:tcW w:w="540" w:type="dxa"/>
            <w:tcBorders>
              <w:top w:val="nil"/>
              <w:left w:val="nil"/>
              <w:bottom w:val="nil"/>
              <w:right w:val="nil"/>
            </w:tcBorders>
            <w:shd w:val="clear" w:color="auto" w:fill="auto"/>
          </w:tcPr>
          <w:p w14:paraId="7C744ACB" w14:textId="77777777" w:rsidR="006822DF" w:rsidRPr="001055A7" w:rsidRDefault="006822DF" w:rsidP="002649A4"/>
        </w:tc>
        <w:tc>
          <w:tcPr>
            <w:tcW w:w="902" w:type="dxa"/>
            <w:tcBorders>
              <w:top w:val="nil"/>
              <w:left w:val="nil"/>
              <w:bottom w:val="nil"/>
              <w:right w:val="nil"/>
            </w:tcBorders>
            <w:shd w:val="clear" w:color="auto" w:fill="auto"/>
          </w:tcPr>
          <w:p w14:paraId="14665B5D" w14:textId="77777777" w:rsidR="006822DF" w:rsidRPr="001055A7" w:rsidRDefault="006822DF" w:rsidP="002649A4">
            <w:r w:rsidRPr="001055A7">
              <w:t>Signed:</w:t>
            </w:r>
          </w:p>
        </w:tc>
        <w:tc>
          <w:tcPr>
            <w:tcW w:w="3985" w:type="dxa"/>
            <w:tcBorders>
              <w:top w:val="nil"/>
              <w:left w:val="nil"/>
              <w:bottom w:val="single" w:sz="4" w:space="0" w:color="auto"/>
              <w:right w:val="nil"/>
            </w:tcBorders>
            <w:shd w:val="clear" w:color="auto" w:fill="auto"/>
          </w:tcPr>
          <w:p w14:paraId="35CBBDF3" w14:textId="77777777" w:rsidR="006822DF" w:rsidRPr="001055A7" w:rsidRDefault="006822DF" w:rsidP="002649A4"/>
        </w:tc>
      </w:tr>
      <w:tr w:rsidR="006822DF" w:rsidRPr="001055A7" w14:paraId="047DC18F" w14:textId="77777777" w:rsidTr="002649A4">
        <w:tc>
          <w:tcPr>
            <w:tcW w:w="902" w:type="dxa"/>
            <w:tcBorders>
              <w:top w:val="nil"/>
              <w:left w:val="nil"/>
              <w:bottom w:val="nil"/>
              <w:right w:val="nil"/>
            </w:tcBorders>
            <w:shd w:val="clear" w:color="auto" w:fill="auto"/>
          </w:tcPr>
          <w:p w14:paraId="7744816B" w14:textId="77777777" w:rsidR="006822DF" w:rsidRPr="001055A7" w:rsidRDefault="006822DF" w:rsidP="002649A4"/>
          <w:p w14:paraId="1A25EE8B" w14:textId="77777777" w:rsidR="006822DF" w:rsidRPr="001055A7" w:rsidRDefault="006822DF" w:rsidP="002649A4">
            <w:r w:rsidRPr="001055A7">
              <w:t>Name:</w:t>
            </w:r>
          </w:p>
        </w:tc>
        <w:tc>
          <w:tcPr>
            <w:tcW w:w="3526" w:type="dxa"/>
            <w:tcBorders>
              <w:top w:val="single" w:sz="4" w:space="0" w:color="auto"/>
              <w:left w:val="nil"/>
              <w:bottom w:val="single" w:sz="4" w:space="0" w:color="auto"/>
              <w:right w:val="nil"/>
            </w:tcBorders>
            <w:shd w:val="clear" w:color="auto" w:fill="auto"/>
          </w:tcPr>
          <w:p w14:paraId="3C3D09F6" w14:textId="77777777" w:rsidR="006822DF" w:rsidRPr="001055A7" w:rsidRDefault="006822DF" w:rsidP="002649A4"/>
        </w:tc>
        <w:tc>
          <w:tcPr>
            <w:tcW w:w="540" w:type="dxa"/>
            <w:tcBorders>
              <w:top w:val="nil"/>
              <w:left w:val="nil"/>
              <w:bottom w:val="nil"/>
              <w:right w:val="nil"/>
            </w:tcBorders>
            <w:shd w:val="clear" w:color="auto" w:fill="auto"/>
          </w:tcPr>
          <w:p w14:paraId="0CB3F671" w14:textId="77777777" w:rsidR="006822DF" w:rsidRPr="001055A7" w:rsidRDefault="006822DF" w:rsidP="002649A4"/>
        </w:tc>
        <w:tc>
          <w:tcPr>
            <w:tcW w:w="902" w:type="dxa"/>
            <w:tcBorders>
              <w:top w:val="nil"/>
              <w:left w:val="nil"/>
              <w:bottom w:val="nil"/>
              <w:right w:val="nil"/>
            </w:tcBorders>
            <w:shd w:val="clear" w:color="auto" w:fill="auto"/>
          </w:tcPr>
          <w:p w14:paraId="6F01F8E2" w14:textId="77777777" w:rsidR="006822DF" w:rsidRPr="001055A7" w:rsidRDefault="006822DF" w:rsidP="002649A4"/>
          <w:p w14:paraId="39B5D9E8" w14:textId="77777777" w:rsidR="006822DF" w:rsidRPr="001055A7" w:rsidRDefault="006822DF" w:rsidP="002649A4">
            <w:r w:rsidRPr="001055A7">
              <w:t>Name:</w:t>
            </w:r>
          </w:p>
        </w:tc>
        <w:tc>
          <w:tcPr>
            <w:tcW w:w="3985" w:type="dxa"/>
            <w:tcBorders>
              <w:top w:val="single" w:sz="4" w:space="0" w:color="auto"/>
              <w:left w:val="nil"/>
              <w:bottom w:val="single" w:sz="4" w:space="0" w:color="auto"/>
              <w:right w:val="nil"/>
            </w:tcBorders>
            <w:shd w:val="clear" w:color="auto" w:fill="auto"/>
          </w:tcPr>
          <w:p w14:paraId="10757107" w14:textId="77777777" w:rsidR="006822DF" w:rsidRPr="001055A7" w:rsidRDefault="006822DF" w:rsidP="002649A4"/>
        </w:tc>
      </w:tr>
      <w:tr w:rsidR="006822DF" w:rsidRPr="001055A7" w14:paraId="3EF535E8" w14:textId="77777777" w:rsidTr="002649A4">
        <w:tc>
          <w:tcPr>
            <w:tcW w:w="902" w:type="dxa"/>
            <w:tcBorders>
              <w:top w:val="nil"/>
              <w:left w:val="nil"/>
              <w:bottom w:val="nil"/>
              <w:right w:val="nil"/>
            </w:tcBorders>
            <w:shd w:val="clear" w:color="auto" w:fill="auto"/>
          </w:tcPr>
          <w:p w14:paraId="67773E46" w14:textId="77777777" w:rsidR="006822DF" w:rsidRPr="001055A7" w:rsidRDefault="006822DF" w:rsidP="002649A4"/>
          <w:p w14:paraId="649CED87" w14:textId="77777777" w:rsidR="006822DF" w:rsidRPr="001055A7" w:rsidRDefault="006822DF" w:rsidP="002649A4">
            <w:r w:rsidRPr="001055A7">
              <w:t>Title:</w:t>
            </w:r>
          </w:p>
        </w:tc>
        <w:tc>
          <w:tcPr>
            <w:tcW w:w="3526" w:type="dxa"/>
            <w:tcBorders>
              <w:top w:val="single" w:sz="4" w:space="0" w:color="auto"/>
              <w:left w:val="nil"/>
              <w:bottom w:val="single" w:sz="4" w:space="0" w:color="auto"/>
              <w:right w:val="nil"/>
            </w:tcBorders>
            <w:shd w:val="clear" w:color="auto" w:fill="auto"/>
          </w:tcPr>
          <w:p w14:paraId="735135AC" w14:textId="77777777" w:rsidR="006822DF" w:rsidRPr="001055A7" w:rsidRDefault="006822DF" w:rsidP="002649A4"/>
        </w:tc>
        <w:tc>
          <w:tcPr>
            <w:tcW w:w="540" w:type="dxa"/>
            <w:tcBorders>
              <w:top w:val="nil"/>
              <w:left w:val="nil"/>
              <w:bottom w:val="nil"/>
              <w:right w:val="nil"/>
            </w:tcBorders>
            <w:shd w:val="clear" w:color="auto" w:fill="auto"/>
          </w:tcPr>
          <w:p w14:paraId="0D84FB54" w14:textId="77777777" w:rsidR="006822DF" w:rsidRPr="001055A7" w:rsidRDefault="006822DF" w:rsidP="002649A4"/>
        </w:tc>
        <w:tc>
          <w:tcPr>
            <w:tcW w:w="902" w:type="dxa"/>
            <w:tcBorders>
              <w:top w:val="nil"/>
              <w:left w:val="nil"/>
              <w:bottom w:val="nil"/>
              <w:right w:val="nil"/>
            </w:tcBorders>
            <w:shd w:val="clear" w:color="auto" w:fill="auto"/>
          </w:tcPr>
          <w:p w14:paraId="41AA7219" w14:textId="77777777" w:rsidR="006822DF" w:rsidRPr="001055A7" w:rsidRDefault="006822DF" w:rsidP="002649A4"/>
          <w:p w14:paraId="42E805D8" w14:textId="77777777" w:rsidR="006822DF" w:rsidRPr="001055A7" w:rsidRDefault="006822DF" w:rsidP="002649A4">
            <w:r w:rsidRPr="001055A7">
              <w:t>Title:</w:t>
            </w:r>
          </w:p>
        </w:tc>
        <w:tc>
          <w:tcPr>
            <w:tcW w:w="3985" w:type="dxa"/>
            <w:tcBorders>
              <w:top w:val="single" w:sz="4" w:space="0" w:color="auto"/>
              <w:left w:val="nil"/>
              <w:bottom w:val="single" w:sz="4" w:space="0" w:color="auto"/>
              <w:right w:val="nil"/>
            </w:tcBorders>
            <w:shd w:val="clear" w:color="auto" w:fill="auto"/>
          </w:tcPr>
          <w:p w14:paraId="5A35045C" w14:textId="77777777" w:rsidR="006822DF" w:rsidRPr="001055A7" w:rsidRDefault="006822DF" w:rsidP="002649A4"/>
        </w:tc>
      </w:tr>
      <w:tr w:rsidR="006822DF" w:rsidRPr="001055A7" w14:paraId="718510DF" w14:textId="77777777" w:rsidTr="002649A4">
        <w:tc>
          <w:tcPr>
            <w:tcW w:w="902" w:type="dxa"/>
            <w:tcBorders>
              <w:top w:val="nil"/>
              <w:left w:val="nil"/>
              <w:bottom w:val="nil"/>
              <w:right w:val="nil"/>
            </w:tcBorders>
            <w:shd w:val="clear" w:color="auto" w:fill="auto"/>
          </w:tcPr>
          <w:p w14:paraId="6021E21E" w14:textId="77777777" w:rsidR="006822DF" w:rsidRPr="001055A7" w:rsidRDefault="006822DF" w:rsidP="002649A4"/>
          <w:p w14:paraId="0EEC74C4" w14:textId="77777777" w:rsidR="006822DF" w:rsidRPr="001055A7" w:rsidRDefault="006822DF" w:rsidP="002649A4">
            <w:r w:rsidRPr="001055A7">
              <w:t>Dated:</w:t>
            </w:r>
          </w:p>
        </w:tc>
        <w:tc>
          <w:tcPr>
            <w:tcW w:w="3526" w:type="dxa"/>
            <w:tcBorders>
              <w:top w:val="single" w:sz="4" w:space="0" w:color="auto"/>
              <w:left w:val="nil"/>
              <w:bottom w:val="single" w:sz="4" w:space="0" w:color="auto"/>
              <w:right w:val="nil"/>
            </w:tcBorders>
            <w:shd w:val="clear" w:color="auto" w:fill="auto"/>
          </w:tcPr>
          <w:p w14:paraId="20482AD8" w14:textId="77777777" w:rsidR="006822DF" w:rsidRPr="001055A7" w:rsidRDefault="006822DF" w:rsidP="002649A4"/>
        </w:tc>
        <w:tc>
          <w:tcPr>
            <w:tcW w:w="540" w:type="dxa"/>
            <w:tcBorders>
              <w:top w:val="nil"/>
              <w:left w:val="nil"/>
              <w:bottom w:val="nil"/>
              <w:right w:val="nil"/>
            </w:tcBorders>
            <w:shd w:val="clear" w:color="auto" w:fill="auto"/>
          </w:tcPr>
          <w:p w14:paraId="0BA05752" w14:textId="77777777" w:rsidR="006822DF" w:rsidRPr="001055A7" w:rsidRDefault="006822DF" w:rsidP="002649A4"/>
        </w:tc>
        <w:tc>
          <w:tcPr>
            <w:tcW w:w="902" w:type="dxa"/>
            <w:tcBorders>
              <w:top w:val="nil"/>
              <w:left w:val="nil"/>
              <w:bottom w:val="nil"/>
              <w:right w:val="nil"/>
            </w:tcBorders>
            <w:shd w:val="clear" w:color="auto" w:fill="auto"/>
          </w:tcPr>
          <w:p w14:paraId="214296C5" w14:textId="77777777" w:rsidR="006822DF" w:rsidRPr="001055A7" w:rsidRDefault="006822DF" w:rsidP="002649A4"/>
          <w:p w14:paraId="129EBCF7" w14:textId="77777777" w:rsidR="006822DF" w:rsidRPr="001055A7" w:rsidRDefault="006822DF" w:rsidP="002649A4">
            <w:r w:rsidRPr="001055A7">
              <w:t>Dated:</w:t>
            </w:r>
          </w:p>
        </w:tc>
        <w:tc>
          <w:tcPr>
            <w:tcW w:w="3985" w:type="dxa"/>
            <w:tcBorders>
              <w:top w:val="single" w:sz="4" w:space="0" w:color="auto"/>
              <w:left w:val="nil"/>
              <w:bottom w:val="single" w:sz="4" w:space="0" w:color="auto"/>
              <w:right w:val="nil"/>
            </w:tcBorders>
            <w:shd w:val="clear" w:color="auto" w:fill="auto"/>
          </w:tcPr>
          <w:p w14:paraId="6EC40873" w14:textId="77777777" w:rsidR="006822DF" w:rsidRPr="001055A7" w:rsidRDefault="006822DF" w:rsidP="002649A4"/>
        </w:tc>
      </w:tr>
    </w:tbl>
    <w:p w14:paraId="18E526D6" w14:textId="77777777" w:rsidR="006822DF" w:rsidRDefault="006822DF" w:rsidP="006822DF"/>
    <w:p w14:paraId="2A0FA1E8" w14:textId="77777777" w:rsidR="006822DF" w:rsidRDefault="006822DF" w:rsidP="006822DF">
      <w:pPr>
        <w:jc w:val="left"/>
      </w:pPr>
      <w:r>
        <w:br w:type="page"/>
      </w:r>
    </w:p>
    <w:p w14:paraId="34C303AB" w14:textId="77777777" w:rsidR="006822DF" w:rsidRDefault="006822DF" w:rsidP="006822DF">
      <w:pPr>
        <w:jc w:val="left"/>
      </w:pPr>
      <w:r>
        <w:lastRenderedPageBreak/>
        <w:t>Schedule 1</w:t>
      </w:r>
    </w:p>
    <w:p w14:paraId="38708E6A" w14:textId="77777777" w:rsidR="006822DF" w:rsidRDefault="006822DF" w:rsidP="006822DF">
      <w:pPr>
        <w:jc w:val="left"/>
      </w:pPr>
    </w:p>
    <w:p w14:paraId="5114436F" w14:textId="317D948D" w:rsidR="006822DF" w:rsidRPr="00424B12" w:rsidRDefault="006822DF" w:rsidP="006822DF">
      <w:pPr>
        <w:jc w:val="left"/>
        <w:rPr>
          <w:b/>
          <w:u w:val="single"/>
        </w:rPr>
      </w:pPr>
      <w:r w:rsidRPr="00424B12">
        <w:rPr>
          <w:b/>
          <w:u w:val="single"/>
        </w:rPr>
        <w:t xml:space="preserve">The </w:t>
      </w:r>
      <w:r w:rsidR="006D2CA7">
        <w:rPr>
          <w:b/>
          <w:u w:val="single"/>
        </w:rPr>
        <w:t xml:space="preserve">Approved </w:t>
      </w:r>
      <w:r w:rsidRPr="00424B12">
        <w:rPr>
          <w:b/>
          <w:u w:val="single"/>
        </w:rPr>
        <w:t>Research</w:t>
      </w:r>
    </w:p>
    <w:p w14:paraId="39B8AF67" w14:textId="77777777" w:rsidR="006D2CA7" w:rsidRDefault="006D2CA7" w:rsidP="006822DF">
      <w:pPr>
        <w:jc w:val="left"/>
      </w:pPr>
    </w:p>
    <w:p w14:paraId="116BEBBE" w14:textId="5373143C" w:rsidR="006822DF" w:rsidRDefault="006D2CA7" w:rsidP="006822DF">
      <w:pPr>
        <w:jc w:val="left"/>
      </w:pPr>
      <w:r>
        <w:t>[</w:t>
      </w:r>
      <w:commentRangeStart w:id="9"/>
      <w:r>
        <w:t>INSERT RESEARCH PLAN/DESCRIPTION</w:t>
      </w:r>
      <w:commentRangeEnd w:id="9"/>
      <w:r w:rsidR="00730869">
        <w:rPr>
          <w:rStyle w:val="CommentReference"/>
        </w:rPr>
        <w:commentReference w:id="9"/>
      </w:r>
      <w:r w:rsidR="0020304B">
        <w:t xml:space="preserve"> Add justification for variables if requesting </w:t>
      </w:r>
      <w:r w:rsidR="001861F9">
        <w:t>“User characterisations” version of the dataset release</w:t>
      </w:r>
      <w:r w:rsidR="007C4511">
        <w:t xml:space="preserve"> in addition to</w:t>
      </w:r>
      <w:r w:rsidR="001861F9">
        <w:t xml:space="preserve"> </w:t>
      </w:r>
      <w:r w:rsidR="007C4511">
        <w:t>“Standard</w:t>
      </w:r>
      <w:r w:rsidR="00CC679A">
        <w:t>”</w:t>
      </w:r>
      <w:r>
        <w:t>]</w:t>
      </w:r>
      <w:r w:rsidR="006822DF">
        <w:br w:type="page"/>
      </w:r>
    </w:p>
    <w:p w14:paraId="743F9982" w14:textId="77777777" w:rsidR="006822DF" w:rsidRDefault="006822DF" w:rsidP="006822DF">
      <w:r>
        <w:lastRenderedPageBreak/>
        <w:t>Schedule 2</w:t>
      </w:r>
    </w:p>
    <w:p w14:paraId="46F106FD" w14:textId="77777777" w:rsidR="006822DF" w:rsidRDefault="006822DF" w:rsidP="006822DF"/>
    <w:p w14:paraId="27A5EE01" w14:textId="630FD720" w:rsidR="006822DF" w:rsidRDefault="006822DF" w:rsidP="006822DF">
      <w:pPr>
        <w:rPr>
          <w:b/>
          <w:u w:val="single"/>
        </w:rPr>
      </w:pPr>
      <w:r w:rsidRPr="00424B12">
        <w:rPr>
          <w:b/>
          <w:u w:val="single"/>
        </w:rPr>
        <w:t xml:space="preserve">The </w:t>
      </w:r>
      <w:r w:rsidR="0096354F">
        <w:rPr>
          <w:b/>
          <w:u w:val="single"/>
        </w:rPr>
        <w:t>Data</w:t>
      </w:r>
    </w:p>
    <w:p w14:paraId="12F276B6" w14:textId="77777777" w:rsidR="00D37945" w:rsidRDefault="00D37945" w:rsidP="006822DF"/>
    <w:p w14:paraId="01D0D458" w14:textId="2FF441AB" w:rsidR="00DA7DE8" w:rsidRDefault="00A30AEF" w:rsidP="00E413C4">
      <w:pPr>
        <w:jc w:val="left"/>
      </w:pPr>
      <w:r>
        <w:t xml:space="preserve">The </w:t>
      </w:r>
      <w:r w:rsidR="00060C6E" w:rsidRPr="00060C6E">
        <w:t xml:space="preserve">Self-reported </w:t>
      </w:r>
      <w:r w:rsidR="00A314F9">
        <w:t>bipolar disorder</w:t>
      </w:r>
      <w:r w:rsidR="00060C6E" w:rsidRPr="00060C6E">
        <w:t xml:space="preserve"> diagnosis (S-BiDD) </w:t>
      </w:r>
      <w:r>
        <w:t>dataset</w:t>
      </w:r>
      <w:r w:rsidR="0016480E">
        <w:t xml:space="preserve"> contains </w:t>
      </w:r>
      <w:r w:rsidR="00C406EE">
        <w:t>the</w:t>
      </w:r>
      <w:r w:rsidR="00F00B9F">
        <w:t xml:space="preserve"> </w:t>
      </w:r>
      <w:r w:rsidR="00A314F9">
        <w:t>public Reddit posts</w:t>
      </w:r>
      <w:r w:rsidR="00607B40">
        <w:t xml:space="preserve"> </w:t>
      </w:r>
      <w:r w:rsidR="00574FE1">
        <w:t>and user meta data</w:t>
      </w:r>
      <w:r w:rsidR="00A314F9">
        <w:t xml:space="preserve"> of </w:t>
      </w:r>
      <w:r w:rsidR="00607B40">
        <w:t xml:space="preserve">19,685 Reddit </w:t>
      </w:r>
      <w:r w:rsidR="001A7537">
        <w:t xml:space="preserve">user </w:t>
      </w:r>
      <w:r w:rsidR="00607B40">
        <w:t>accounts</w:t>
      </w:r>
      <w:r w:rsidR="00A314F9">
        <w:t xml:space="preserve"> who self-reported a bipolar disorder</w:t>
      </w:r>
      <w:r w:rsidR="00574FE1">
        <w:t xml:space="preserve"> on the </w:t>
      </w:r>
      <w:r w:rsidR="0052339E">
        <w:t xml:space="preserve">online discussion </w:t>
      </w:r>
      <w:r w:rsidR="006503A8">
        <w:t>plat</w:t>
      </w:r>
      <w:r w:rsidR="00612B77">
        <w:t>form</w:t>
      </w:r>
      <w:r w:rsidR="005F5C0D">
        <w:t xml:space="preserve"> between 01/2005-03/2019</w:t>
      </w:r>
      <w:r w:rsidR="00612B77">
        <w:t>.</w:t>
      </w:r>
      <w:r w:rsidR="00A25E9C">
        <w:t xml:space="preserve"> </w:t>
      </w:r>
      <w:r w:rsidR="00612B77">
        <w:t xml:space="preserve">The </w:t>
      </w:r>
      <w:r w:rsidR="0016480E">
        <w:t>dataset</w:t>
      </w:r>
      <w:r>
        <w:t xml:space="preserve"> is </w:t>
      </w:r>
      <w:r w:rsidR="005B376D">
        <w:t>distributed in the</w:t>
      </w:r>
      <w:r>
        <w:t xml:space="preserve"> parts described below. </w:t>
      </w:r>
      <w:commentRangeStart w:id="10"/>
      <w:r>
        <w:t>Please tick all parts that you request access to.</w:t>
      </w:r>
      <w:commentRangeEnd w:id="10"/>
      <w:r w:rsidR="00EE3043">
        <w:rPr>
          <w:rStyle w:val="CommentReference"/>
        </w:rPr>
        <w:commentReference w:id="10"/>
      </w:r>
    </w:p>
    <w:p w14:paraId="7466CECF" w14:textId="77777777" w:rsidR="00A30AEF" w:rsidRDefault="00A30AEF" w:rsidP="00E413C4">
      <w:pPr>
        <w:jc w:val="left"/>
      </w:pPr>
    </w:p>
    <w:tbl>
      <w:tblPr>
        <w:tblStyle w:val="TableGrid"/>
        <w:tblW w:w="0" w:type="auto"/>
        <w:tblLook w:val="04A0" w:firstRow="1" w:lastRow="0" w:firstColumn="1" w:lastColumn="0" w:noHBand="0" w:noVBand="1"/>
      </w:tblPr>
      <w:tblGrid>
        <w:gridCol w:w="2166"/>
        <w:gridCol w:w="7463"/>
      </w:tblGrid>
      <w:tr w:rsidR="00A459A1" w14:paraId="1BC35348" w14:textId="77777777" w:rsidTr="00513946">
        <w:trPr>
          <w:trHeight w:val="397"/>
        </w:trPr>
        <w:tc>
          <w:tcPr>
            <w:tcW w:w="1980" w:type="dxa"/>
          </w:tcPr>
          <w:p w14:paraId="560C8563" w14:textId="1B028FAE" w:rsidR="00A459A1" w:rsidRPr="00710107" w:rsidRDefault="00A459A1" w:rsidP="00E413C4">
            <w:pPr>
              <w:jc w:val="left"/>
              <w:rPr>
                <w:b/>
                <w:bCs/>
              </w:rPr>
            </w:pPr>
            <w:r w:rsidRPr="00710107">
              <w:rPr>
                <w:b/>
                <w:bCs/>
              </w:rPr>
              <w:t>Dataset</w:t>
            </w:r>
          </w:p>
        </w:tc>
        <w:tc>
          <w:tcPr>
            <w:tcW w:w="7649" w:type="dxa"/>
          </w:tcPr>
          <w:p w14:paraId="396611BD" w14:textId="66498E50" w:rsidR="00A459A1" w:rsidRPr="00710107" w:rsidRDefault="00A459A1" w:rsidP="00E413C4">
            <w:pPr>
              <w:jc w:val="left"/>
              <w:rPr>
                <w:b/>
                <w:bCs/>
              </w:rPr>
            </w:pPr>
            <w:r w:rsidRPr="00710107">
              <w:rPr>
                <w:b/>
                <w:bCs/>
              </w:rPr>
              <w:t>Please cite these references if you use this dataset</w:t>
            </w:r>
          </w:p>
        </w:tc>
      </w:tr>
      <w:tr w:rsidR="00A459A1" w14:paraId="31ABFA46" w14:textId="77777777" w:rsidTr="00513946">
        <w:trPr>
          <w:trHeight w:val="340"/>
        </w:trPr>
        <w:tc>
          <w:tcPr>
            <w:tcW w:w="1980" w:type="dxa"/>
          </w:tcPr>
          <w:p w14:paraId="2F5EBFE8" w14:textId="77C14911" w:rsidR="00A459A1" w:rsidRPr="00513946" w:rsidRDefault="00CF55B7" w:rsidP="00E413C4">
            <w:pPr>
              <w:pStyle w:val="ListParagraph"/>
              <w:numPr>
                <w:ilvl w:val="0"/>
                <w:numId w:val="14"/>
              </w:numPr>
              <w:jc w:val="left"/>
              <w:rPr>
                <w:szCs w:val="22"/>
                <w:lang w:eastAsia="en-GB"/>
              </w:rPr>
            </w:pPr>
            <w:r w:rsidRPr="00513946">
              <w:rPr>
                <w:szCs w:val="22"/>
                <w:lang w:eastAsia="en-GB"/>
              </w:rPr>
              <w:t>posts_meta.csv</w:t>
            </w:r>
          </w:p>
        </w:tc>
        <w:tc>
          <w:tcPr>
            <w:tcW w:w="7649" w:type="dxa"/>
          </w:tcPr>
          <w:p w14:paraId="60F4FD72" w14:textId="23938EBA" w:rsidR="00A459A1" w:rsidRPr="00513946" w:rsidRDefault="009C6E46" w:rsidP="00E413C4">
            <w:pPr>
              <w:jc w:val="left"/>
            </w:pPr>
            <w:r w:rsidRPr="00513946">
              <w:fldChar w:fldCharType="begin" w:fldLock="1"/>
            </w:r>
            <w:r w:rsidR="00D958E4" w:rsidRPr="00513946">
              <w:instrText>ADDIN CSL_CITATION {"citationItems":[{"id":"ITEM-1","itemData":{"abstract":"Background Mental health (MH) peer online forums offer robust support where internet access is common, but healthcare is not, e.g., in countries with under-resourced MH support, rural areas, and during pandemics. Despite their widespread use, little is known about who posts in such forums, and in what mood states. The discussion platform Reddit is ideally suited to study this as it hosts forums (subreddits) for MH and non-MH topics. In bipolar disorder (BD), where extreme mood states are core defining features, mood influences are particularly relevant.   Objectives This exploratory study investigated posting patterns of Reddit users with a self-reported BD diagnosis and the associations between posting and emotions, specifically: 1) What proportion of the identified users posts in MH versus non-MH subreddits? 2) What differences exist in the emotions that they express in MH or non-MH subreddit posts? 3) How does mood differ between those users who post in MH subreddits compared to those who only post in non-MH subreddits?   Methods Reddit users were automatically identified via self-reported BD diagnosis statements and all their 2005–2019 posts were downloaded. First, the percentages of users who posted only in MH (non-MH) subreddits were calculated. Second, affective vocabulary use was compared in MH versus non-MH subreddits by measuring the frequency of words associated with positive emotions, anxiety, sadness, anger, and first-person singular pronouns via the LIWC text analysis tool. Third, a logistic regression distinguished users who did versus did not post in MH subreddits, using the same LIWC variables (measured from users’ non-MH subreddit posts) as predictors, controlling for age, gender, active days, and mean posts/day.   Results 1) Two thirds of the identified 19,685 users with a self-reported BD diagnosis posted in both MH and non-MH subreddits. 2) Users who posted in both MH and non-MH subreddits exhibited less positive emotion but more anxiety and sadness and used more first-person singular pronouns in their MH subreddit posts. 3) Feminine gender, higher positive emotion, anxiety, and sadness were significantly associated with posting in MH subreddits.   Conclusions Many Reddit users who disclose a BD diagnosis use a single account to discuss MH and other concerns. Future work should determine whether users exhibit more anxiety and sadness in their MH subreddit posts because they more readily post in MH subreddits when experiencing lower …","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non-dropping-particle":"","parse-names":false,"suffix":""}],"container-title":"PLOS ONE","id":"ITEM-1","issue":"9","issued":{"date-parts":[["2023","9","25"]]},"page":"e0291369","publisher":"Public Library of Science","title":"Posting patterns in peer online support forums and their associations with emotions and mood in bipolar disorder: Exploratory analysis","type":"article-journal","volume":"18"},"uris":["http://www.mendeley.com/documents/?uuid=91d53b89-97f7-451c-a2f9-ff702804e9be"]}],"mendeley":{"formattedCitation":"(Jagfeld, Lobban, Davies, &lt;i&gt;et al.&lt;/i&gt;, 2023)","plainTextFormattedCitation":"(Jagfeld, Lobban, Davies, et al., 2023)","previouslyFormattedCitation":"(Jagfeld, Lobban, Davies, &lt;i&gt;et al.&lt;/i&gt;, 2023)"},"properties":{"noteIndex":0},"schema":"https://github.com/citation-style-language/schema/raw/master/csl-citation.json"}</w:instrText>
            </w:r>
            <w:r w:rsidRPr="00513946">
              <w:fldChar w:fldCharType="separate"/>
            </w:r>
            <w:r w:rsidR="00D958E4" w:rsidRPr="00513946">
              <w:rPr>
                <w:noProof/>
              </w:rPr>
              <w:t xml:space="preserve">(Jagfeld, Lobban, Davies, </w:t>
            </w:r>
            <w:r w:rsidR="00D958E4" w:rsidRPr="00513946">
              <w:rPr>
                <w:i/>
                <w:noProof/>
              </w:rPr>
              <w:t>et al.</w:t>
            </w:r>
            <w:r w:rsidR="00D958E4" w:rsidRPr="00513946">
              <w:rPr>
                <w:noProof/>
              </w:rPr>
              <w:t>, 2023)</w:t>
            </w:r>
            <w:r w:rsidRPr="00513946">
              <w:fldChar w:fldCharType="end"/>
            </w:r>
          </w:p>
        </w:tc>
      </w:tr>
      <w:tr w:rsidR="00A459A1" w14:paraId="326478ED" w14:textId="77777777" w:rsidTr="00513946">
        <w:trPr>
          <w:trHeight w:val="340"/>
        </w:trPr>
        <w:tc>
          <w:tcPr>
            <w:tcW w:w="1980" w:type="dxa"/>
          </w:tcPr>
          <w:p w14:paraId="2DAD0C93" w14:textId="33C9E347" w:rsidR="00A459A1" w:rsidRPr="00513946" w:rsidRDefault="00CF55B7" w:rsidP="00E413C4">
            <w:pPr>
              <w:pStyle w:val="ListParagraph"/>
              <w:numPr>
                <w:ilvl w:val="0"/>
                <w:numId w:val="14"/>
              </w:numPr>
              <w:jc w:val="left"/>
              <w:rPr>
                <w:szCs w:val="22"/>
                <w:lang w:eastAsia="en-GB"/>
              </w:rPr>
            </w:pPr>
            <w:r w:rsidRPr="00513946">
              <w:rPr>
                <w:szCs w:val="22"/>
                <w:lang w:eastAsia="en-GB"/>
              </w:rPr>
              <w:t>posts_texts.csv</w:t>
            </w:r>
          </w:p>
        </w:tc>
        <w:tc>
          <w:tcPr>
            <w:tcW w:w="7649" w:type="dxa"/>
          </w:tcPr>
          <w:p w14:paraId="62C81F45" w14:textId="771DFD27" w:rsidR="00A459A1" w:rsidRPr="00513946" w:rsidRDefault="00D958E4" w:rsidP="00E413C4">
            <w:pPr>
              <w:jc w:val="left"/>
            </w:pPr>
            <w:r w:rsidRPr="00513946">
              <w:fldChar w:fldCharType="begin" w:fldLock="1"/>
            </w:r>
            <w:r w:rsidRPr="00513946">
              <w:instrText>ADDIN CSL_CITATION {"citationItems":[{"id":"ITEM-1","itemData":{"DOI":"10.2196/46544","ISSN":"2291-9694","abstract":"Background: Personal recovery is of particular value in bipolar disorder, where symptoms often persist despite treatment. We previously defined the POETIC (Purpose and Meaning, Optimism and Hope, Empowerment, Tensions, Identity, Connectedness) framework for personal recovery in bipolar disorder. So far, personal recovery has only been studied in researcher-constructed environments (eg, interviews and focus groups). Support forum posts can serve as a complementary naturalistic data resource to understand the lived experience of personal recovery. Objective: This study aimed to answer the question “What can online support forum posts reveal about the experience of personal recovery in bipolar disorder in relation to the POETIC framework?” Methods: By integrating natural language processing, corpus linguistics, and health research methods, this study analyzed public, bipolar disorder support forum posts relevant to the lived experience of personal recovery. By comparing 4462 personal recovery–relevant posts by 1982 users to 25,197 posts not relevant to personal recovery, we identified 130 significantly overused key lemmas. Key lemmas were coded according to the POETIC framework. Results: Personal recovery–related discussions primarily focused on 3 domains: “Purpose and meaning” (particularly reproductive decisions and work), “Connectedness” (romantic relationships and social support), and “Empowerment” (self-management and personal responsibility). This study confirmed the validity of the POETIC framework to capture personal recovery experiences shared on the web and highlighted new aspects beyond previous studies using interviews and focus groups. Conclusions: This study is the first to analyze naturalistic data on personal recovery in bipolar disorder. By indicating the key areas that people focus on in personal recovery when posting freely and the language they use, this study provides helpful starting points for formal and informal carers to understand the concerns of people diagnosed with a bipolar disorder and to consider how to best offer support.","author":[{"dropping-particle":"","family":"Jagfeld","given":"Glorianna","non-dropping-particle":"","parse-names":false,"suffix":""},{"dropping-particle":"","family":"Lobban","given":"Fiona","non-dropping-particle":"","parse-names":false,"suffix":""},{"dropping-particle":"","family":"Humphreys","given":"Chloe","non-dropping-particle":"","parse-names":false,"suffix":""},{"dropping-particle":"","family":"Rayson","given":"Paul","non-dropping-particle":"","parse-names":false,"suffix":""},{"dropping-particle":"","family":"Jones","given":"Steven Huntley","non-dropping-particle":"","parse-names":false,"suffix":""}],"container-title":"JMIR Med Inform","id":"ITEM-1","issued":{"date-parts":[["2023"]]},"page":"e46544","title":"How People With a Bipolar Disorder Diagnosis Talk About Personal Recovery in Peer Online Support Forums: Corpus Framework Analysis Using the POETIC Framework","type":"article-journal","volume":"11"},"uris":["http://www.mendeley.com/documents/?uuid=7bd57e09-7eca-42ec-a038-a59eac1dcd3d"]}],"mendeley":{"formattedCitation":"(Jagfeld, Lobban, Humphreys, &lt;i&gt;et al.&lt;/i&gt;, 2023)","plainTextFormattedCitation":"(Jagfeld, Lobban, Humphreys, et al., 2023)","previouslyFormattedCitation":"(Jagfeld, Lobban, Humphreys, &lt;i&gt;et al.&lt;/i&gt;, 2023)"},"properties":{"noteIndex":0},"schema":"https://github.com/citation-style-language/schema/raw/master/csl-citation.json"}</w:instrText>
            </w:r>
            <w:r w:rsidRPr="00513946">
              <w:fldChar w:fldCharType="separate"/>
            </w:r>
            <w:r w:rsidRPr="00513946">
              <w:rPr>
                <w:noProof/>
              </w:rPr>
              <w:t xml:space="preserve">(Jagfeld, Lobban, Humphreys, </w:t>
            </w:r>
            <w:r w:rsidRPr="00513946">
              <w:rPr>
                <w:i/>
                <w:noProof/>
              </w:rPr>
              <w:t>et al.</w:t>
            </w:r>
            <w:r w:rsidRPr="00513946">
              <w:rPr>
                <w:noProof/>
              </w:rPr>
              <w:t>, 2023)</w:t>
            </w:r>
            <w:r w:rsidRPr="00513946">
              <w:fldChar w:fldCharType="end"/>
            </w:r>
          </w:p>
        </w:tc>
      </w:tr>
      <w:tr w:rsidR="00292EFE" w14:paraId="11E1BCB8" w14:textId="77777777" w:rsidTr="00513946">
        <w:trPr>
          <w:trHeight w:val="340"/>
        </w:trPr>
        <w:tc>
          <w:tcPr>
            <w:tcW w:w="1980" w:type="dxa"/>
          </w:tcPr>
          <w:p w14:paraId="537FF44A" w14:textId="61F8BB39" w:rsidR="00292EFE" w:rsidRPr="00513946" w:rsidRDefault="00292EFE" w:rsidP="00292EFE">
            <w:pPr>
              <w:pStyle w:val="ListParagraph"/>
              <w:numPr>
                <w:ilvl w:val="0"/>
                <w:numId w:val="14"/>
              </w:numPr>
              <w:jc w:val="left"/>
              <w:rPr>
                <w:szCs w:val="22"/>
                <w:lang w:eastAsia="en-GB"/>
              </w:rPr>
            </w:pPr>
            <w:r w:rsidRPr="00513946">
              <w:rPr>
                <w:szCs w:val="22"/>
                <w:lang w:eastAsia="en-GB"/>
              </w:rPr>
              <w:t>posts_LIWC.csv</w:t>
            </w:r>
          </w:p>
        </w:tc>
        <w:tc>
          <w:tcPr>
            <w:tcW w:w="7649" w:type="dxa"/>
          </w:tcPr>
          <w:p w14:paraId="6ECB8CB4" w14:textId="6586F6DA" w:rsidR="00292EFE" w:rsidRPr="00513946" w:rsidRDefault="00BC719D" w:rsidP="00292EFE">
            <w:pPr>
              <w:jc w:val="left"/>
            </w:pPr>
            <w:r w:rsidRPr="00513946">
              <w:fldChar w:fldCharType="begin" w:fldLock="1"/>
            </w:r>
            <w:r w:rsidR="00D958E4" w:rsidRPr="00513946">
              <w:instrText>ADDIN CSL_CITATION {"citationItems":[{"id":"ITEM-1","itemData":{"DOI":"10.15781/T29G6Z","author":[{"dropping-particle":"","family":"Pennebaker","given":"James W.","non-dropping-particle":"","parse-names":false,"suffix":""},{"dropping-particle":"","family":"Boyd","given":"Ryan L.","non-dropping-particle":"","parse-names":false,"suffix":""},{"dropping-particle":"","family":"Jordan","given":"Kayla","non-dropping-particle":"","parse-names":false,"suffix":""},{"dropping-particle":"","family":"Blackburn","given":"Kate","non-dropping-particle":"","parse-names":false,"suffix":""}],"id":"ITEM-1","issued":{"date-parts":[["2015"]]},"publisher-place":"Austin","title":"The Development and Psychometric Properties of LIWC2015","type":"report"},"uris":["http://www.mendeley.com/documents/?uuid=051362c4-af15-4e2e-a49f-10e5e95478e3"]},{"id":"ITEM-2","itemData":{"abstract":"Background Mental health (MH) peer online forums offer robust support where internet access is common, but healthcare is not, e.g., in countries with under-resourced MH support, rural areas, and during pandemics. Despite their widespread use, little is known about who posts in such forums, and in what mood states. The discussion platform Reddit is ideally suited to study this as it hosts forums (subreddits) for MH and non-MH topics. In bipolar disorder (BD), where extreme mood states are core defining features, mood influences are particularly relevant.   Objectives This exploratory study investigated posting patterns of Reddit users with a self-reported BD diagnosis and the associations between posting and emotions, specifically: 1) What proportion of the identified users posts in MH versus non-MH subreddits? 2) What differences exist in the emotions that they express in MH or non-MH subreddit posts? 3) How does mood differ between those users who post in MH subreddits compared to those who only post in non-MH subreddits?   Methods Reddit users were automatically identified via self-reported BD diagnosis statements and all their 2005–2019 posts were downloaded. First, the percentages of users who posted only in MH (non-MH) subreddits were calculated. Second, affective vocabulary use was compared in MH versus non-MH subreddits by measuring the frequency of words associated with positive emotions, anxiety, sadness, anger, and first-person singular pronouns via the LIWC text analysis tool. Third, a logistic regression distinguished users who did versus did not post in MH subreddits, using the same LIWC variables (measured from users’ non-MH subreddit posts) as predictors, controlling for age, gender, active days, and mean posts/day.   Results 1) Two thirds of the identified 19,685 users with a self-reported BD diagnosis posted in both MH and non-MH subreddits. 2) Users who posted in both MH and non-MH subreddits exhibited less positive emotion but more anxiety and sadness and used more first-person singular pronouns in their MH subreddit posts. 3) Feminine gender, higher positive emotion, anxiety, and sadness were significantly associated with posting in MH subreddits.   Conclusions Many Reddit users who disclose a BD diagnosis use a single account to discuss MH and other concerns. Future work should determine whether users exhibit more anxiety and sadness in their MH subreddit posts because they more readily post in MH subreddits when experiencing lower …","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non-dropping-particle":"","parse-names":false,"suffix":""}],"container-title":"PLOS ONE","id":"ITEM-2","issue":"9","issued":{"date-parts":[["2023","9","25"]]},"page":"e0291369","publisher":"Public Library of Science","title":"Posting patterns in peer online support forums and their associations with emotions and mood in bipolar disorder: Exploratory analysis","type":"article-journal","volume":"18"},"uris":["http://www.mendeley.com/documents/?uuid=91d53b89-97f7-451c-a2f9-ff702804e9be"]}],"mendeley":{"formattedCitation":"(Pennebaker &lt;i&gt;et al.&lt;/i&gt;, 2015; Jagfeld, Lobban, Davies, &lt;i&gt;et al.&lt;/i&gt;, 2023)","plainTextFormattedCitation":"(Pennebaker et al., 2015; Jagfeld, Lobban, Davies, et al., 2023)","previouslyFormattedCitation":"(Pennebaker &lt;i&gt;et al.&lt;/i&gt;, 2015; Jagfeld, Lobban, Davies, &lt;i&gt;et al.&lt;/i&gt;, 2023)"},"properties":{"noteIndex":0},"schema":"https://github.com/citation-style-language/schema/raw/master/csl-citation.json"}</w:instrText>
            </w:r>
            <w:r w:rsidRPr="00513946">
              <w:fldChar w:fldCharType="separate"/>
            </w:r>
            <w:r w:rsidR="00D958E4" w:rsidRPr="00513946">
              <w:rPr>
                <w:noProof/>
              </w:rPr>
              <w:t xml:space="preserve">(Pennebaker </w:t>
            </w:r>
            <w:r w:rsidR="00D958E4" w:rsidRPr="00513946">
              <w:rPr>
                <w:i/>
                <w:noProof/>
              </w:rPr>
              <w:t>et al.</w:t>
            </w:r>
            <w:r w:rsidR="00D958E4" w:rsidRPr="00513946">
              <w:rPr>
                <w:noProof/>
              </w:rPr>
              <w:t xml:space="preserve">, 2015; Jagfeld, Lobban, Davies, </w:t>
            </w:r>
            <w:r w:rsidR="00D958E4" w:rsidRPr="00513946">
              <w:rPr>
                <w:i/>
                <w:noProof/>
              </w:rPr>
              <w:t>et al.</w:t>
            </w:r>
            <w:r w:rsidR="00D958E4" w:rsidRPr="00513946">
              <w:rPr>
                <w:noProof/>
              </w:rPr>
              <w:t>, 2023)</w:t>
            </w:r>
            <w:r w:rsidRPr="00513946">
              <w:fldChar w:fldCharType="end"/>
            </w:r>
          </w:p>
        </w:tc>
      </w:tr>
      <w:tr w:rsidR="00292EFE" w14:paraId="720B8E23" w14:textId="77777777" w:rsidTr="00513946">
        <w:trPr>
          <w:trHeight w:val="340"/>
        </w:trPr>
        <w:tc>
          <w:tcPr>
            <w:tcW w:w="1980" w:type="dxa"/>
          </w:tcPr>
          <w:p w14:paraId="1C11A4E7" w14:textId="0B131C33" w:rsidR="00292EFE" w:rsidRPr="00513946" w:rsidRDefault="00292EFE" w:rsidP="00292EFE">
            <w:pPr>
              <w:pStyle w:val="ListParagraph"/>
              <w:numPr>
                <w:ilvl w:val="0"/>
                <w:numId w:val="14"/>
              </w:numPr>
              <w:jc w:val="left"/>
              <w:rPr>
                <w:szCs w:val="22"/>
                <w:lang w:eastAsia="en-GB"/>
              </w:rPr>
            </w:pPr>
            <w:r w:rsidRPr="00513946">
              <w:rPr>
                <w:szCs w:val="22"/>
                <w:lang w:eastAsia="en-GB"/>
              </w:rPr>
              <w:t>users.csv</w:t>
            </w:r>
          </w:p>
        </w:tc>
        <w:tc>
          <w:tcPr>
            <w:tcW w:w="7649" w:type="dxa"/>
          </w:tcPr>
          <w:p w14:paraId="6BF00563" w14:textId="3CFA80B4" w:rsidR="00292EFE" w:rsidRPr="00513946" w:rsidRDefault="003A58E6" w:rsidP="00292EFE">
            <w:pPr>
              <w:jc w:val="left"/>
            </w:pPr>
            <w:r w:rsidRPr="00513946">
              <w:fldChar w:fldCharType="begin" w:fldLock="1"/>
            </w:r>
            <w:r w:rsidR="009C6E46" w:rsidRPr="00513946">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page":"1-14","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rsidRPr="00513946">
              <w:fldChar w:fldCharType="separate"/>
            </w:r>
            <w:r w:rsidRPr="00513946">
              <w:rPr>
                <w:noProof/>
              </w:rPr>
              <w:t xml:space="preserve">(Jagfeld </w:t>
            </w:r>
            <w:r w:rsidRPr="00513946">
              <w:rPr>
                <w:i/>
                <w:noProof/>
              </w:rPr>
              <w:t>et al.</w:t>
            </w:r>
            <w:r w:rsidRPr="00513946">
              <w:rPr>
                <w:noProof/>
              </w:rPr>
              <w:t>, 2021)</w:t>
            </w:r>
            <w:r w:rsidRPr="00513946">
              <w:fldChar w:fldCharType="end"/>
            </w:r>
          </w:p>
        </w:tc>
      </w:tr>
    </w:tbl>
    <w:p w14:paraId="535F7035" w14:textId="77777777" w:rsidR="00A459A1" w:rsidRDefault="00A459A1" w:rsidP="00E413C4">
      <w:pPr>
        <w:jc w:val="left"/>
      </w:pPr>
    </w:p>
    <w:p w14:paraId="37470EA0" w14:textId="2B48FF00" w:rsidR="0017231A" w:rsidRDefault="0017231A" w:rsidP="00E413C4">
      <w:pPr>
        <w:jc w:val="left"/>
      </w:pPr>
      <w:r>
        <w:t xml:space="preserve">Additionally, </w:t>
      </w:r>
      <w:r w:rsidR="00EC4509">
        <w:t xml:space="preserve">you can request </w:t>
      </w:r>
      <w:r>
        <w:t xml:space="preserve">the </w:t>
      </w:r>
      <w:r w:rsidR="00E16ECC">
        <w:t xml:space="preserve">texts of the </w:t>
      </w:r>
      <w:r w:rsidR="00EF6901">
        <w:t xml:space="preserve">267,576 posts in the </w:t>
      </w:r>
      <w:r w:rsidR="000A192A">
        <w:t>BD Subreddit Corpus</w:t>
      </w:r>
      <w:r w:rsidR="00BF59F9">
        <w:t xml:space="preserve"> used in </w:t>
      </w:r>
      <w:r w:rsidR="00D05F23">
        <w:t xml:space="preserve">Exploratory Study 1 in </w:t>
      </w:r>
      <w:r w:rsidR="00F672A1">
        <w:t>Jagfeld</w:t>
      </w:r>
      <w:r w:rsidR="00B648A4">
        <w:t>,</w:t>
      </w:r>
      <w:r w:rsidR="002547BE" w:rsidRPr="002547BE">
        <w:t xml:space="preserve"> Lobban</w:t>
      </w:r>
      <w:r w:rsidR="002547BE">
        <w:t xml:space="preserve">, </w:t>
      </w:r>
      <w:r w:rsidR="002547BE" w:rsidRPr="002547BE">
        <w:t>Humphreys,</w:t>
      </w:r>
      <w:r w:rsidR="002547BE">
        <w:t xml:space="preserve"> </w:t>
      </w:r>
      <w:r w:rsidR="002547BE" w:rsidRPr="002547BE">
        <w:t xml:space="preserve">et </w:t>
      </w:r>
      <w:r w:rsidR="00EC4509">
        <w:t>al. </w:t>
      </w:r>
      <w:r w:rsidR="00EC4509">
        <w:fldChar w:fldCharType="begin" w:fldLock="1"/>
      </w:r>
      <w:r w:rsidR="00EC4509">
        <w:instrText>ADDIN CSL_CITATION {"citationItems":[{"id":"ITEM-1","itemData":{"DOI":"10.2196/46544","ISSN":"2291-9694","abstract":"Background: Personal recovery is of particular value in bipolar disorder, where symptoms often persist despite treatment. We previously defined the POETIC (Purpose and Meaning, Optimism and Hope, Empowerment, Tensions, Identity, Connectedness) framework for personal recovery in bipolar disorder. So far, personal recovery has only been studied in researcher-constructed environments (eg, interviews and focus groups). Support forum posts can serve as a complementary naturalistic data resource to understand the lived experience of personal recovery. Objective: This study aimed to answer the question “What can online support forum posts reveal about the experience of personal recovery in bipolar disorder in relation to the POETIC framework?” Methods: By integrating natural language processing, corpus linguistics, and health research methods, this study analyzed public, bipolar disorder support forum posts relevant to the lived experience of personal recovery. By comparing 4462 personal recovery–relevant posts by 1982 users to 25,197 posts not relevant to personal recovery, we identified 130 significantly overused key lemmas. Key lemmas were coded according to the POETIC framework. Results: Personal recovery–related discussions primarily focused on 3 domains: “Purpose and meaning” (particularly reproductive decisions and work), “Connectedness” (romantic relationships and social support), and “Empowerment” (self-management and personal responsibility). This study confirmed the validity of the POETIC framework to capture personal recovery experiences shared on the web and highlighted new aspects beyond previous studies using interviews and focus groups. Conclusions: This study is the first to analyze naturalistic data on personal recovery in bipolar disorder. By indicating the key areas that people focus on in personal recovery when posting freely and the language they use, this study provides helpful starting points for formal and informal carers to understand the concerns of people diagnosed with a bipolar disorder and to consider how to best offer support.","author":[{"dropping-particle":"","family":"Jagfeld","given":"Glorianna","non-dropping-particle":"","parse-names":false,"suffix":""},{"dropping-particle":"","family":"Lobban","given":"Fiona","non-dropping-particle":"","parse-names":false,"suffix":""},{"dropping-particle":"","family":"Humphreys","given":"Chloe","non-dropping-particle":"","parse-names":false,"suffix":""},{"dropping-particle":"","family":"Rayson","given":"Paul","non-dropping-particle":"","parse-names":false,"suffix":""},{"dropping-particle":"","family":"Jones","given":"Steven Huntley","non-dropping-particle":"","parse-names":false,"suffix":""}],"container-title":"JMIR Med Inform","id":"ITEM-1","issued":{"date-parts":[["2023"]]},"page":"e46544","title":"How People With a Bipolar Disorder Diagnosis Talk About Personal Recovery in Peer Online Support Forums: Corpus Framework Analysis Using the POETIC Framework","type":"article-journal","volume":"11"},"label":"section","suppress-author":1,"uris":["http://www.mendeley.com/documents/?uuid=7bd57e09-7eca-42ec-a038-a59eac1dcd3d"]}],"mendeley":{"formattedCitation":"(2023)","plainTextFormattedCitation":"(2023)"},"properties":{"noteIndex":0},"schema":"https://github.com/citation-style-language/schema/raw/master/csl-citation.json"}</w:instrText>
      </w:r>
      <w:r w:rsidR="00EC4509">
        <w:fldChar w:fldCharType="separate"/>
      </w:r>
      <w:r w:rsidR="00EC4509" w:rsidRPr="00EC4509">
        <w:rPr>
          <w:noProof/>
        </w:rPr>
        <w:t>(2023)</w:t>
      </w:r>
      <w:r w:rsidR="00EC4509">
        <w:fldChar w:fldCharType="end"/>
      </w:r>
      <w:r w:rsidR="00D05F23">
        <w:t xml:space="preserve">. </w:t>
      </w:r>
      <w:r w:rsidR="00630BBE">
        <w:t xml:space="preserve">The </w:t>
      </w:r>
      <w:r w:rsidR="00EC4509">
        <w:t>BD Subreddit C</w:t>
      </w:r>
      <w:r w:rsidR="00630BBE">
        <w:t>orpus</w:t>
      </w:r>
      <w:r w:rsidR="00D05F23">
        <w:t xml:space="preserve"> includes</w:t>
      </w:r>
      <w:r w:rsidR="00D05F23" w:rsidRPr="00D05F23">
        <w:t xml:space="preserve"> 34,995 comments </w:t>
      </w:r>
      <w:r w:rsidR="00E16ECC">
        <w:t>from Reddit users with a self-reported BD diagnosis</w:t>
      </w:r>
      <w:r w:rsidR="00EF6901">
        <w:t xml:space="preserve"> made</w:t>
      </w:r>
      <w:r w:rsidR="00D05F23" w:rsidRPr="00D05F23">
        <w:t xml:space="preserve"> in April and May 2019</w:t>
      </w:r>
      <w:r w:rsidR="00E975FD">
        <w:t xml:space="preserve"> that are not part of the S-BiDD dataset</w:t>
      </w:r>
      <w:r w:rsidR="00D05F23" w:rsidRPr="00D05F23">
        <w:t>.</w:t>
      </w:r>
    </w:p>
    <w:p w14:paraId="4DAEF71E" w14:textId="77777777" w:rsidR="00DA226B" w:rsidRDefault="00DA226B" w:rsidP="00E413C4">
      <w:pPr>
        <w:jc w:val="left"/>
      </w:pPr>
    </w:p>
    <w:p w14:paraId="7782E25C" w14:textId="77777777" w:rsidR="0017231A" w:rsidRPr="00513946" w:rsidRDefault="0017231A" w:rsidP="0017231A">
      <w:pPr>
        <w:pStyle w:val="ListParagraph"/>
        <w:numPr>
          <w:ilvl w:val="0"/>
          <w:numId w:val="14"/>
        </w:numPr>
        <w:jc w:val="left"/>
        <w:rPr>
          <w:szCs w:val="22"/>
          <w:lang w:eastAsia="en-GB"/>
        </w:rPr>
      </w:pPr>
      <w:commentRangeStart w:id="11"/>
      <w:r w:rsidRPr="00513946">
        <w:rPr>
          <w:szCs w:val="22"/>
          <w:lang w:eastAsia="en-GB"/>
        </w:rPr>
        <w:t>BD_Subreddit_Corpus.txt</w:t>
      </w:r>
      <w:commentRangeEnd w:id="11"/>
      <w:r w:rsidR="00EE3043" w:rsidRPr="00513946">
        <w:rPr>
          <w:rStyle w:val="CommentReference"/>
          <w:sz w:val="22"/>
          <w:szCs w:val="22"/>
        </w:rPr>
        <w:commentReference w:id="11"/>
      </w:r>
    </w:p>
    <w:p w14:paraId="23091BDA" w14:textId="1202004A" w:rsidR="00E413C4" w:rsidRPr="00513946" w:rsidRDefault="00E413C4" w:rsidP="00E413C4">
      <w:pPr>
        <w:jc w:val="left"/>
        <w:rPr>
          <w:szCs w:val="22"/>
          <w:lang w:eastAsia="en-GB"/>
        </w:rPr>
      </w:pPr>
    </w:p>
    <w:p w14:paraId="2F7E4FB1" w14:textId="007D0606" w:rsidR="00E413C4" w:rsidRPr="00BA071D" w:rsidRDefault="00F62F10" w:rsidP="00E413C4">
      <w:pPr>
        <w:jc w:val="left"/>
        <w:rPr>
          <w:b/>
          <w:bCs/>
          <w:szCs w:val="22"/>
          <w:lang w:eastAsia="en-GB"/>
        </w:rPr>
      </w:pPr>
      <w:r w:rsidRPr="00BA071D">
        <w:rPr>
          <w:b/>
          <w:bCs/>
          <w:szCs w:val="22"/>
          <w:lang w:eastAsia="en-GB"/>
        </w:rPr>
        <w:t>p</w:t>
      </w:r>
      <w:r w:rsidR="00A30AEF" w:rsidRPr="00BA071D">
        <w:rPr>
          <w:b/>
          <w:bCs/>
          <w:szCs w:val="22"/>
          <w:lang w:eastAsia="en-GB"/>
        </w:rPr>
        <w:t>osts_meta.csv</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1995"/>
        <w:gridCol w:w="7624"/>
      </w:tblGrid>
      <w:tr w:rsidR="00E413C4" w:rsidRPr="00513946" w14:paraId="656CBC03" w14:textId="77777777" w:rsidTr="00513946">
        <w:tc>
          <w:tcPr>
            <w:tcW w:w="197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BC3F672" w14:textId="035F5D5B" w:rsidR="00E413C4" w:rsidRPr="00710107" w:rsidRDefault="00C51184" w:rsidP="00E413C4">
            <w:pPr>
              <w:jc w:val="left"/>
              <w:rPr>
                <w:b/>
                <w:bCs/>
                <w:szCs w:val="22"/>
                <w:lang w:eastAsia="en-GB"/>
              </w:rPr>
            </w:pPr>
            <w:r w:rsidRPr="00710107">
              <w:rPr>
                <w:b/>
                <w:bCs/>
                <w:szCs w:val="22"/>
                <w:lang w:eastAsia="en-GB"/>
              </w:rPr>
              <w:t>Variable</w:t>
            </w:r>
          </w:p>
        </w:tc>
        <w:tc>
          <w:tcPr>
            <w:tcW w:w="764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47D22F48" w14:textId="77777777" w:rsidR="00E413C4" w:rsidRPr="00710107" w:rsidRDefault="00E413C4" w:rsidP="00E413C4">
            <w:pPr>
              <w:jc w:val="left"/>
              <w:rPr>
                <w:b/>
                <w:bCs/>
                <w:szCs w:val="22"/>
                <w:lang w:eastAsia="en-GB"/>
              </w:rPr>
            </w:pPr>
            <w:r w:rsidRPr="00710107">
              <w:rPr>
                <w:b/>
                <w:bCs/>
                <w:szCs w:val="22"/>
                <w:lang w:eastAsia="en-GB"/>
              </w:rPr>
              <w:t>Description</w:t>
            </w:r>
          </w:p>
        </w:tc>
      </w:tr>
      <w:tr w:rsidR="00C51184" w:rsidRPr="00513946" w14:paraId="0D7C3097" w14:textId="77777777" w:rsidTr="00513946">
        <w:tc>
          <w:tcPr>
            <w:tcW w:w="197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C081BD0" w14:textId="1BD4084D" w:rsidR="00C51184" w:rsidRPr="00513946" w:rsidRDefault="00C51184" w:rsidP="00C51184">
            <w:pPr>
              <w:jc w:val="left"/>
              <w:rPr>
                <w:szCs w:val="22"/>
                <w:lang w:eastAsia="en-GB"/>
              </w:rPr>
            </w:pPr>
            <w:r w:rsidRPr="00513946">
              <w:rPr>
                <w:szCs w:val="22"/>
                <w:lang w:eastAsia="en-GB"/>
              </w:rPr>
              <w:t>id</w:t>
            </w:r>
          </w:p>
        </w:tc>
        <w:tc>
          <w:tcPr>
            <w:tcW w:w="764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E200567" w14:textId="304F212E" w:rsidR="00C51184" w:rsidRPr="00513946" w:rsidRDefault="00C51184" w:rsidP="00C51184">
            <w:pPr>
              <w:jc w:val="left"/>
              <w:rPr>
                <w:szCs w:val="22"/>
                <w:lang w:eastAsia="en-GB"/>
              </w:rPr>
            </w:pPr>
            <w:r w:rsidRPr="00513946">
              <w:rPr>
                <w:szCs w:val="22"/>
                <w:lang w:eastAsia="en-GB"/>
              </w:rPr>
              <w:t>Unique id of the post (pseudonymised, does not correspond to real Reddit id)</w:t>
            </w:r>
          </w:p>
        </w:tc>
      </w:tr>
      <w:tr w:rsidR="00C51184" w:rsidRPr="00513946" w14:paraId="6ADD0BE2" w14:textId="77777777" w:rsidTr="00513946">
        <w:tc>
          <w:tcPr>
            <w:tcW w:w="197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CF6B026" w14:textId="66B8A5D2" w:rsidR="00C51184" w:rsidRPr="00513946" w:rsidRDefault="00C51184" w:rsidP="00C51184">
            <w:pPr>
              <w:jc w:val="left"/>
              <w:rPr>
                <w:szCs w:val="22"/>
                <w:lang w:eastAsia="en-GB"/>
              </w:rPr>
            </w:pPr>
            <w:proofErr w:type="spellStart"/>
            <w:r w:rsidRPr="00513946">
              <w:rPr>
                <w:szCs w:val="22"/>
                <w:lang w:eastAsia="en-GB"/>
              </w:rPr>
              <w:t>user_id</w:t>
            </w:r>
            <w:proofErr w:type="spellEnd"/>
          </w:p>
        </w:tc>
        <w:tc>
          <w:tcPr>
            <w:tcW w:w="764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ED05F19" w14:textId="54BE4766" w:rsidR="00C51184" w:rsidRPr="00513946" w:rsidRDefault="00C51184" w:rsidP="00C51184">
            <w:pPr>
              <w:jc w:val="left"/>
              <w:rPr>
                <w:szCs w:val="22"/>
                <w:lang w:eastAsia="en-GB"/>
              </w:rPr>
            </w:pPr>
            <w:r w:rsidRPr="00513946">
              <w:rPr>
                <w:szCs w:val="22"/>
                <w:lang w:eastAsia="en-GB"/>
              </w:rPr>
              <w:t>Unique id of the post author (pseudonymised, does not correspond to real Reddit id)</w:t>
            </w:r>
          </w:p>
        </w:tc>
      </w:tr>
      <w:tr w:rsidR="00C51184" w:rsidRPr="00513946" w14:paraId="78053B07" w14:textId="77777777" w:rsidTr="00513946">
        <w:tc>
          <w:tcPr>
            <w:tcW w:w="197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9E6E939" w14:textId="22C5F34A" w:rsidR="00C51184" w:rsidRPr="00513946" w:rsidRDefault="00C51184" w:rsidP="00C51184">
            <w:pPr>
              <w:jc w:val="left"/>
              <w:rPr>
                <w:szCs w:val="22"/>
                <w:lang w:eastAsia="en-GB"/>
              </w:rPr>
            </w:pPr>
            <w:r w:rsidRPr="00513946">
              <w:rPr>
                <w:szCs w:val="22"/>
                <w:lang w:eastAsia="en-GB"/>
              </w:rPr>
              <w:t>type</w:t>
            </w:r>
          </w:p>
        </w:tc>
        <w:tc>
          <w:tcPr>
            <w:tcW w:w="764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A8E1696" w14:textId="1F13328E" w:rsidR="00C51184" w:rsidRPr="00513946" w:rsidRDefault="00C51184" w:rsidP="00C51184">
            <w:pPr>
              <w:jc w:val="left"/>
              <w:rPr>
                <w:szCs w:val="22"/>
                <w:lang w:eastAsia="en-GB"/>
              </w:rPr>
            </w:pPr>
            <w:r w:rsidRPr="00513946">
              <w:rPr>
                <w:szCs w:val="22"/>
                <w:lang w:eastAsia="en-GB"/>
              </w:rPr>
              <w:t>Type of this post: 'c' for comment, 's' for submission</w:t>
            </w:r>
          </w:p>
        </w:tc>
      </w:tr>
      <w:tr w:rsidR="00C51184" w:rsidRPr="00513946" w14:paraId="7D8D5388" w14:textId="77777777" w:rsidTr="00513946">
        <w:tc>
          <w:tcPr>
            <w:tcW w:w="197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B5C826E" w14:textId="3E872ECE" w:rsidR="00C51184" w:rsidRPr="00513946" w:rsidRDefault="00C51184" w:rsidP="00C51184">
            <w:pPr>
              <w:jc w:val="left"/>
              <w:rPr>
                <w:szCs w:val="22"/>
                <w:lang w:eastAsia="en-GB"/>
              </w:rPr>
            </w:pPr>
            <w:proofErr w:type="spellStart"/>
            <w:r w:rsidRPr="00513946">
              <w:rPr>
                <w:szCs w:val="22"/>
                <w:lang w:eastAsia="en-GB"/>
              </w:rPr>
              <w:t>created_at_UTC</w:t>
            </w:r>
            <w:proofErr w:type="spellEnd"/>
          </w:p>
        </w:tc>
        <w:tc>
          <w:tcPr>
            <w:tcW w:w="764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7045DBF" w14:textId="631B57AC" w:rsidR="00C51184" w:rsidRPr="00513946" w:rsidRDefault="00C51184" w:rsidP="00C51184">
            <w:pPr>
              <w:jc w:val="left"/>
              <w:rPr>
                <w:szCs w:val="22"/>
                <w:lang w:eastAsia="en-GB"/>
              </w:rPr>
            </w:pPr>
            <w:proofErr w:type="spellStart"/>
            <w:r w:rsidRPr="00513946">
              <w:rPr>
                <w:szCs w:val="22"/>
                <w:lang w:eastAsia="en-GB"/>
              </w:rPr>
              <w:t>Utc</w:t>
            </w:r>
            <w:proofErr w:type="spellEnd"/>
            <w:r w:rsidRPr="00513946">
              <w:rPr>
                <w:szCs w:val="22"/>
                <w:lang w:eastAsia="en-GB"/>
              </w:rPr>
              <w:t xml:space="preserve"> timestamp when post was posted on Reddit provided by Reddit API</w:t>
            </w:r>
          </w:p>
        </w:tc>
      </w:tr>
      <w:tr w:rsidR="00C51184" w:rsidRPr="00513946" w14:paraId="587E3E61" w14:textId="77777777" w:rsidTr="00513946">
        <w:tc>
          <w:tcPr>
            <w:tcW w:w="197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096E715" w14:textId="2AFF3C39" w:rsidR="00C51184" w:rsidRPr="00513946" w:rsidRDefault="00C51184" w:rsidP="00C51184">
            <w:pPr>
              <w:jc w:val="left"/>
              <w:rPr>
                <w:szCs w:val="22"/>
                <w:lang w:eastAsia="en-GB"/>
              </w:rPr>
            </w:pPr>
            <w:proofErr w:type="spellStart"/>
            <w:r w:rsidRPr="00513946">
              <w:rPr>
                <w:szCs w:val="22"/>
                <w:lang w:eastAsia="en-GB"/>
              </w:rPr>
              <w:t>subreddit_name</w:t>
            </w:r>
            <w:proofErr w:type="spellEnd"/>
          </w:p>
        </w:tc>
        <w:tc>
          <w:tcPr>
            <w:tcW w:w="764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82BEF0A" w14:textId="1CB62F46" w:rsidR="00C51184" w:rsidRPr="00513946" w:rsidRDefault="00C51184" w:rsidP="00C51184">
            <w:pPr>
              <w:jc w:val="left"/>
              <w:rPr>
                <w:szCs w:val="22"/>
                <w:lang w:eastAsia="en-GB"/>
              </w:rPr>
            </w:pPr>
            <w:r w:rsidRPr="00513946">
              <w:rPr>
                <w:szCs w:val="22"/>
                <w:lang w:eastAsia="en-GB"/>
              </w:rPr>
              <w:t>Name of the subreddit in which this post was posted (access subreddit as reddit.com/r/</w:t>
            </w:r>
            <w:proofErr w:type="spellStart"/>
            <w:r w:rsidRPr="00513946">
              <w:rPr>
                <w:szCs w:val="22"/>
                <w:lang w:eastAsia="en-GB"/>
              </w:rPr>
              <w:t>subreddit_name</w:t>
            </w:r>
            <w:proofErr w:type="spellEnd"/>
            <w:r w:rsidRPr="00513946">
              <w:rPr>
                <w:szCs w:val="22"/>
                <w:lang w:eastAsia="en-GB"/>
              </w:rPr>
              <w:t>) provided by Reddit API</w:t>
            </w:r>
          </w:p>
        </w:tc>
      </w:tr>
      <w:tr w:rsidR="00B11C22" w:rsidRPr="00513946" w14:paraId="5489627E" w14:textId="77777777" w:rsidTr="00513946">
        <w:tc>
          <w:tcPr>
            <w:tcW w:w="197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3C7C764" w14:textId="32781A19" w:rsidR="00B11C22" w:rsidRPr="00513946" w:rsidRDefault="00B11C22" w:rsidP="00E413C4">
            <w:pPr>
              <w:jc w:val="left"/>
              <w:rPr>
                <w:szCs w:val="22"/>
                <w:lang w:eastAsia="en-GB"/>
              </w:rPr>
            </w:pPr>
            <w:proofErr w:type="spellStart"/>
            <w:r w:rsidRPr="00513946">
              <w:rPr>
                <w:szCs w:val="22"/>
                <w:lang w:eastAsia="en-GB"/>
              </w:rPr>
              <w:t>created_at</w:t>
            </w:r>
            <w:proofErr w:type="spellEnd"/>
          </w:p>
        </w:tc>
        <w:tc>
          <w:tcPr>
            <w:tcW w:w="764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2391FE5" w14:textId="28B3D58F" w:rsidR="00B11C22" w:rsidRPr="00513946" w:rsidRDefault="003711B4" w:rsidP="576F5042">
            <w:pPr>
              <w:jc w:val="left"/>
              <w:rPr>
                <w:szCs w:val="22"/>
                <w:lang w:eastAsia="en-GB"/>
              </w:rPr>
            </w:pPr>
            <w:r w:rsidRPr="00513946">
              <w:rPr>
                <w:szCs w:val="22"/>
                <w:lang w:eastAsia="en-GB"/>
              </w:rPr>
              <w:t>Timestamp of post in users’ local time (based on inferred location)</w:t>
            </w:r>
          </w:p>
        </w:tc>
      </w:tr>
      <w:tr w:rsidR="00E413C4" w:rsidRPr="00513946" w14:paraId="656A042A" w14:textId="77777777" w:rsidTr="00513946">
        <w:tc>
          <w:tcPr>
            <w:tcW w:w="197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775BDA6" w14:textId="77777777" w:rsidR="00E413C4" w:rsidRPr="00513946" w:rsidRDefault="00E413C4" w:rsidP="00E413C4">
            <w:pPr>
              <w:jc w:val="left"/>
              <w:rPr>
                <w:szCs w:val="22"/>
                <w:lang w:eastAsia="en-GB"/>
              </w:rPr>
            </w:pPr>
            <w:r w:rsidRPr="00513946">
              <w:rPr>
                <w:szCs w:val="22"/>
                <w:lang w:eastAsia="en-GB"/>
              </w:rPr>
              <w:t>lang</w:t>
            </w:r>
          </w:p>
        </w:tc>
        <w:tc>
          <w:tcPr>
            <w:tcW w:w="764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AF934C4" w14:textId="3F30D032" w:rsidR="00E413C4" w:rsidRPr="00513946" w:rsidRDefault="00E413C4" w:rsidP="576F5042">
            <w:pPr>
              <w:jc w:val="left"/>
              <w:rPr>
                <w:szCs w:val="22"/>
                <w:lang w:eastAsia="en-GB"/>
              </w:rPr>
            </w:pPr>
            <w:r w:rsidRPr="00513946">
              <w:rPr>
                <w:szCs w:val="22"/>
                <w:lang w:eastAsia="en-GB"/>
              </w:rPr>
              <w:t>Post language inferred by langid.py</w:t>
            </w:r>
            <w:r w:rsidR="005439D0" w:rsidRPr="00513946">
              <w:rPr>
                <w:szCs w:val="22"/>
                <w:lang w:eastAsia="en-GB"/>
              </w:rPr>
              <w:t> </w:t>
            </w:r>
            <w:r w:rsidR="005439D0" w:rsidRPr="00513946">
              <w:rPr>
                <w:szCs w:val="22"/>
                <w:lang w:eastAsia="en-GB"/>
              </w:rPr>
              <w:fldChar w:fldCharType="begin" w:fldLock="1"/>
            </w:r>
            <w:r w:rsidR="00896890" w:rsidRPr="00513946">
              <w:rPr>
                <w:szCs w:val="22"/>
                <w:lang w:eastAsia="en-GB"/>
              </w:rPr>
              <w:instrText>ADDIN CSL_CITATION {"citationItems":[{"id":"ITEM-1","itemData":{"abstract":"We present langid.py, an off-the-shelf language identiﬁcation tool. We discuss the design and implementation of langid.py, and provide an empirical comparison on 5 longdocument datasets, and 2 datasets from the microblog domain. We ﬁnd that langid.py maintains consistently high accuracy across all domains, making it ideal for end-users that require language identiﬁcation without wanting to invest in preparation of in-domain training data.","author":[{"dropping-particle":"","family":"Lui","given":"Marco","non-dropping-particle":"","parse-names":false,"suffix":""},{"dropping-particle":"","family":"Baldwin","given":"Timothy","non-dropping-particle":"","parse-names":false,"suffix":""}],"container-title":"Aclweb.Org","id":"ITEM-1","issue":"July","issued":{"date-parts":[["2012"]]},"page":"25-30","title":"langid.py: An Off-the-shelf Language Identification Tool","type":"article-journal"},"uris":["http://www.mendeley.com/documents/?uuid=1298b3df-5007-4fdd-9b30-6777d27b847f"]}],"mendeley":{"formattedCitation":"(Lui and Baldwin, 2012)","plainTextFormattedCitation":"(Lui and Baldwin, 2012)","previouslyFormattedCitation":"(Lui and Baldwin, 2012)"},"properties":{"noteIndex":0},"schema":"https://github.com/citation-style-language/schema/raw/master/csl-citation.json"}</w:instrText>
            </w:r>
            <w:r w:rsidR="005439D0" w:rsidRPr="00513946">
              <w:rPr>
                <w:szCs w:val="22"/>
                <w:lang w:eastAsia="en-GB"/>
              </w:rPr>
              <w:fldChar w:fldCharType="separate"/>
            </w:r>
            <w:r w:rsidR="00896890" w:rsidRPr="00513946">
              <w:rPr>
                <w:noProof/>
                <w:szCs w:val="22"/>
                <w:lang w:eastAsia="en-GB"/>
              </w:rPr>
              <w:t>(Lui and Baldwin, 2012)</w:t>
            </w:r>
            <w:r w:rsidR="005439D0" w:rsidRPr="00513946">
              <w:rPr>
                <w:szCs w:val="22"/>
                <w:lang w:eastAsia="en-GB"/>
              </w:rPr>
              <w:fldChar w:fldCharType="end"/>
            </w:r>
          </w:p>
        </w:tc>
      </w:tr>
      <w:tr w:rsidR="00E413C4" w:rsidRPr="00513946" w14:paraId="6509617F" w14:textId="77777777" w:rsidTr="00513946">
        <w:tc>
          <w:tcPr>
            <w:tcW w:w="197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F2EAB9B" w14:textId="77777777" w:rsidR="00E413C4" w:rsidRPr="00513946" w:rsidRDefault="00E413C4" w:rsidP="00E413C4">
            <w:pPr>
              <w:jc w:val="left"/>
              <w:rPr>
                <w:szCs w:val="22"/>
                <w:lang w:eastAsia="en-GB"/>
              </w:rPr>
            </w:pPr>
            <w:proofErr w:type="spellStart"/>
            <w:r w:rsidRPr="00513946">
              <w:rPr>
                <w:szCs w:val="22"/>
                <w:lang w:eastAsia="en-GB"/>
              </w:rPr>
              <w:t>text_wordcount</w:t>
            </w:r>
            <w:proofErr w:type="spellEnd"/>
          </w:p>
        </w:tc>
        <w:tc>
          <w:tcPr>
            <w:tcW w:w="764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C7A25D0" w14:textId="45E6D041" w:rsidR="00E413C4" w:rsidRPr="00513946" w:rsidRDefault="00E413C4" w:rsidP="576F5042">
            <w:pPr>
              <w:jc w:val="left"/>
              <w:rPr>
                <w:szCs w:val="22"/>
                <w:lang w:eastAsia="en-GB"/>
              </w:rPr>
            </w:pPr>
            <w:r w:rsidRPr="00513946">
              <w:rPr>
                <w:szCs w:val="22"/>
                <w:lang w:eastAsia="en-GB"/>
              </w:rPr>
              <w:t xml:space="preserve">Number of tokens in this post according </w:t>
            </w:r>
            <w:r w:rsidR="00624532" w:rsidRPr="00513946">
              <w:rPr>
                <w:szCs w:val="22"/>
                <w:lang w:eastAsia="en-GB"/>
              </w:rPr>
              <w:t xml:space="preserve">to NLTK’s (version 3.4.1) </w:t>
            </w:r>
            <w:proofErr w:type="spellStart"/>
            <w:r w:rsidR="00624532" w:rsidRPr="00513946">
              <w:rPr>
                <w:szCs w:val="22"/>
                <w:lang w:eastAsia="en-GB"/>
              </w:rPr>
              <w:t>TwitterTokenizer</w:t>
            </w:r>
            <w:proofErr w:type="spellEnd"/>
            <w:r w:rsidR="00624532" w:rsidRPr="00513946">
              <w:rPr>
                <w:szCs w:val="22"/>
                <w:lang w:eastAsia="en-GB"/>
              </w:rPr>
              <w:t xml:space="preserve"> </w:t>
            </w:r>
            <w:r w:rsidR="00624532" w:rsidRPr="00513946">
              <w:rPr>
                <w:szCs w:val="22"/>
                <w:lang w:eastAsia="en-GB"/>
              </w:rPr>
              <w:fldChar w:fldCharType="begin" w:fldLock="1"/>
            </w:r>
            <w:r w:rsidR="00896890" w:rsidRPr="00513946">
              <w:rPr>
                <w:szCs w:val="22"/>
                <w:lang w:eastAsia="en-GB"/>
              </w:rPr>
              <w:instrText>ADDIN CSL_CITATION {"citationItems":[{"id":"ITEM-1","itemData":{"author":[{"dropping-particle":"","family":"Bird","given":"Steven","non-dropping-particle":"","parse-names":false,"suffix":""},{"dropping-particle":"","family":"Loper","given":"Edward","non-dropping-particle":"","parse-names":false,"suffix":""},{"dropping-particle":"","family":"Klein","given":"Ewan","non-dropping-particle":"","parse-names":false,"suffix":""}],"id":"ITEM-1","issued":{"date-parts":[["2009"]]},"publisher":"O'Reilly Media Inc","title":"Natural Language Processing with Python","type":"book"},"uris":["http://www.mendeley.com/documents/?uuid=b4d77aa0-6cfb-4358-b7fe-8682d98fa252"]}],"mendeley":{"formattedCitation":"(Bird, Loper and Klein, 2009)","plainTextFormattedCitation":"(Bird, Loper and Klein, 2009)","previouslyFormattedCitation":"(Bird, Loper and Klein, 2009)"},"properties":{"noteIndex":0},"schema":"https://github.com/citation-style-language/schema/raw/master/csl-citation.json"}</w:instrText>
            </w:r>
            <w:r w:rsidR="00624532" w:rsidRPr="00513946">
              <w:rPr>
                <w:szCs w:val="22"/>
                <w:lang w:eastAsia="en-GB"/>
              </w:rPr>
              <w:fldChar w:fldCharType="separate"/>
            </w:r>
            <w:r w:rsidR="00896890" w:rsidRPr="00513946">
              <w:rPr>
                <w:noProof/>
                <w:szCs w:val="22"/>
                <w:lang w:eastAsia="en-GB"/>
              </w:rPr>
              <w:t>(Bird, Loper and Klein, 2009)</w:t>
            </w:r>
            <w:r w:rsidR="00624532" w:rsidRPr="00513946">
              <w:rPr>
                <w:szCs w:val="22"/>
                <w:lang w:eastAsia="en-GB"/>
              </w:rPr>
              <w:fldChar w:fldCharType="end"/>
            </w:r>
            <w:r w:rsidRPr="00513946">
              <w:rPr>
                <w:szCs w:val="22"/>
                <w:lang w:eastAsia="en-GB"/>
              </w:rPr>
              <w:t>, assuming English language</w:t>
            </w:r>
          </w:p>
        </w:tc>
      </w:tr>
      <w:tr w:rsidR="00E413C4" w:rsidRPr="00513946" w14:paraId="06969B0B" w14:textId="77777777" w:rsidTr="00513946">
        <w:tc>
          <w:tcPr>
            <w:tcW w:w="197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33EE232C" w14:textId="77777777" w:rsidR="00E413C4" w:rsidRPr="00513946" w:rsidRDefault="00E413C4" w:rsidP="00E413C4">
            <w:pPr>
              <w:jc w:val="left"/>
              <w:rPr>
                <w:szCs w:val="22"/>
                <w:lang w:eastAsia="en-GB"/>
              </w:rPr>
            </w:pPr>
            <w:proofErr w:type="spellStart"/>
            <w:r w:rsidRPr="00513946">
              <w:rPr>
                <w:szCs w:val="22"/>
                <w:lang w:eastAsia="en-GB"/>
              </w:rPr>
              <w:t>bd_diagnosis_post</w:t>
            </w:r>
            <w:proofErr w:type="spellEnd"/>
          </w:p>
        </w:tc>
        <w:tc>
          <w:tcPr>
            <w:tcW w:w="764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1C82740" w14:textId="1F2C71F4" w:rsidR="00E413C4" w:rsidRPr="00513946" w:rsidRDefault="00E413C4" w:rsidP="00E413C4">
            <w:pPr>
              <w:jc w:val="left"/>
              <w:rPr>
                <w:szCs w:val="22"/>
                <w:lang w:eastAsia="en-GB"/>
              </w:rPr>
            </w:pPr>
            <w:r w:rsidRPr="00513946">
              <w:rPr>
                <w:szCs w:val="22"/>
                <w:lang w:eastAsia="en-GB"/>
              </w:rPr>
              <w:t xml:space="preserve">Whether this post </w:t>
            </w:r>
            <w:r w:rsidR="009223FC" w:rsidRPr="00513946">
              <w:rPr>
                <w:szCs w:val="22"/>
                <w:lang w:eastAsia="en-GB"/>
              </w:rPr>
              <w:t>contains</w:t>
            </w:r>
            <w:r w:rsidRPr="00513946">
              <w:rPr>
                <w:szCs w:val="22"/>
                <w:lang w:eastAsia="en-GB"/>
              </w:rPr>
              <w:t xml:space="preserve"> a self-reported BD diagnosis </w:t>
            </w:r>
            <w:r w:rsidR="009223FC" w:rsidRPr="00513946">
              <w:rPr>
                <w:szCs w:val="22"/>
                <w:lang w:eastAsia="en-GB"/>
              </w:rPr>
              <w:t xml:space="preserve">statement (see </w:t>
            </w:r>
            <w:r w:rsidR="00896890" w:rsidRPr="00513946">
              <w:rPr>
                <w:szCs w:val="22"/>
                <w:lang w:eastAsia="en-GB"/>
              </w:rPr>
              <w:fldChar w:fldCharType="begin" w:fldLock="1"/>
            </w:r>
            <w:r w:rsidR="009C6E46" w:rsidRPr="00513946">
              <w:rPr>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page":"1-14","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rsidR="00896890" w:rsidRPr="00513946">
              <w:rPr>
                <w:szCs w:val="22"/>
                <w:lang w:eastAsia="en-GB"/>
              </w:rPr>
              <w:fldChar w:fldCharType="separate"/>
            </w:r>
            <w:r w:rsidR="00896890" w:rsidRPr="00513946">
              <w:rPr>
                <w:noProof/>
                <w:szCs w:val="22"/>
                <w:lang w:eastAsia="en-GB"/>
              </w:rPr>
              <w:t xml:space="preserve">(Jagfeld </w:t>
            </w:r>
            <w:r w:rsidR="00896890" w:rsidRPr="00513946">
              <w:rPr>
                <w:i/>
                <w:noProof/>
                <w:szCs w:val="22"/>
                <w:lang w:eastAsia="en-GB"/>
              </w:rPr>
              <w:t>et al.</w:t>
            </w:r>
            <w:r w:rsidR="00896890" w:rsidRPr="00513946">
              <w:rPr>
                <w:noProof/>
                <w:szCs w:val="22"/>
                <w:lang w:eastAsia="en-GB"/>
              </w:rPr>
              <w:t>, 2021)</w:t>
            </w:r>
            <w:r w:rsidR="00896890" w:rsidRPr="00513946">
              <w:rPr>
                <w:szCs w:val="22"/>
                <w:lang w:eastAsia="en-GB"/>
              </w:rPr>
              <w:fldChar w:fldCharType="end"/>
            </w:r>
            <w:r w:rsidR="009223FC" w:rsidRPr="00513946">
              <w:rPr>
                <w:szCs w:val="22"/>
                <w:lang w:eastAsia="en-GB"/>
              </w:rPr>
              <w:t>)</w:t>
            </w:r>
          </w:p>
        </w:tc>
      </w:tr>
      <w:tr w:rsidR="00E413C4" w:rsidRPr="00513946" w14:paraId="2DD8DD36" w14:textId="77777777" w:rsidTr="00513946">
        <w:tc>
          <w:tcPr>
            <w:tcW w:w="197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AC6B1D6" w14:textId="77777777" w:rsidR="00E413C4" w:rsidRPr="00513946" w:rsidRDefault="00E413C4" w:rsidP="00E413C4">
            <w:pPr>
              <w:jc w:val="left"/>
              <w:rPr>
                <w:szCs w:val="22"/>
                <w:lang w:eastAsia="en-GB"/>
              </w:rPr>
            </w:pPr>
            <w:proofErr w:type="spellStart"/>
            <w:r w:rsidRPr="00513946">
              <w:rPr>
                <w:szCs w:val="22"/>
                <w:lang w:eastAsia="en-GB"/>
              </w:rPr>
              <w:t>mentions_bd</w:t>
            </w:r>
            <w:proofErr w:type="spellEnd"/>
          </w:p>
        </w:tc>
        <w:tc>
          <w:tcPr>
            <w:tcW w:w="764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3A14B77" w14:textId="7FFC3B75" w:rsidR="00E413C4" w:rsidRPr="00513946" w:rsidRDefault="00E413C4" w:rsidP="00E413C4">
            <w:pPr>
              <w:jc w:val="left"/>
              <w:rPr>
                <w:szCs w:val="22"/>
                <w:lang w:eastAsia="en-GB"/>
              </w:rPr>
            </w:pPr>
            <w:r w:rsidRPr="00513946">
              <w:rPr>
                <w:szCs w:val="22"/>
                <w:lang w:eastAsia="en-GB"/>
              </w:rPr>
              <w:t>Whether this post contains a BD term</w:t>
            </w:r>
            <w:r w:rsidR="006A38E0" w:rsidRPr="00513946">
              <w:rPr>
                <w:szCs w:val="22"/>
                <w:lang w:eastAsia="en-GB"/>
              </w:rPr>
              <w:t xml:space="preserve"> (see</w:t>
            </w:r>
            <w:r w:rsidR="00896890" w:rsidRPr="00513946">
              <w:rPr>
                <w:szCs w:val="22"/>
                <w:lang w:eastAsia="en-GB"/>
              </w:rPr>
              <w:t> </w:t>
            </w:r>
            <w:r w:rsidR="00896890" w:rsidRPr="00513946">
              <w:rPr>
                <w:szCs w:val="22"/>
                <w:lang w:eastAsia="en-GB"/>
              </w:rPr>
              <w:fldChar w:fldCharType="begin" w:fldLock="1"/>
            </w:r>
            <w:r w:rsidR="009C6E46" w:rsidRPr="00513946">
              <w:rPr>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page":"1-14","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rsidR="00896890" w:rsidRPr="00513946">
              <w:rPr>
                <w:szCs w:val="22"/>
                <w:lang w:eastAsia="en-GB"/>
              </w:rPr>
              <w:fldChar w:fldCharType="separate"/>
            </w:r>
            <w:r w:rsidR="00896890" w:rsidRPr="00513946">
              <w:rPr>
                <w:noProof/>
                <w:szCs w:val="22"/>
                <w:lang w:eastAsia="en-GB"/>
              </w:rPr>
              <w:t xml:space="preserve">(Jagfeld </w:t>
            </w:r>
            <w:r w:rsidR="00896890" w:rsidRPr="00513946">
              <w:rPr>
                <w:i/>
                <w:noProof/>
                <w:szCs w:val="22"/>
                <w:lang w:eastAsia="en-GB"/>
              </w:rPr>
              <w:t>et al.</w:t>
            </w:r>
            <w:r w:rsidR="00896890" w:rsidRPr="00513946">
              <w:rPr>
                <w:noProof/>
                <w:szCs w:val="22"/>
                <w:lang w:eastAsia="en-GB"/>
              </w:rPr>
              <w:t>, 2021)</w:t>
            </w:r>
            <w:r w:rsidR="00896890" w:rsidRPr="00513946">
              <w:rPr>
                <w:szCs w:val="22"/>
                <w:lang w:eastAsia="en-GB"/>
              </w:rPr>
              <w:fldChar w:fldCharType="end"/>
            </w:r>
            <w:r w:rsidR="006A38E0" w:rsidRPr="00513946">
              <w:rPr>
                <w:szCs w:val="22"/>
                <w:lang w:eastAsia="en-GB"/>
              </w:rPr>
              <w:t>)</w:t>
            </w:r>
          </w:p>
        </w:tc>
      </w:tr>
      <w:tr w:rsidR="00E413C4" w:rsidRPr="00513946" w14:paraId="418E0553" w14:textId="77777777" w:rsidTr="00513946">
        <w:tc>
          <w:tcPr>
            <w:tcW w:w="197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7E1A9F5E" w14:textId="77777777" w:rsidR="00E413C4" w:rsidRPr="00513946" w:rsidRDefault="00E413C4" w:rsidP="00E413C4">
            <w:pPr>
              <w:jc w:val="left"/>
              <w:rPr>
                <w:szCs w:val="22"/>
                <w:lang w:eastAsia="en-GB"/>
              </w:rPr>
            </w:pPr>
            <w:proofErr w:type="spellStart"/>
            <w:r w:rsidRPr="00513946">
              <w:rPr>
                <w:szCs w:val="22"/>
                <w:lang w:eastAsia="en-GB"/>
              </w:rPr>
              <w:t>in_mh_subreddit</w:t>
            </w:r>
            <w:proofErr w:type="spellEnd"/>
          </w:p>
        </w:tc>
        <w:tc>
          <w:tcPr>
            <w:tcW w:w="764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E60C5B8" w14:textId="57EA29D8" w:rsidR="00E413C4" w:rsidRPr="00513946" w:rsidRDefault="00E413C4" w:rsidP="00E413C4">
            <w:pPr>
              <w:jc w:val="left"/>
              <w:rPr>
                <w:szCs w:val="22"/>
                <w:lang w:eastAsia="en-GB"/>
              </w:rPr>
            </w:pPr>
            <w:r w:rsidRPr="00513946">
              <w:rPr>
                <w:szCs w:val="22"/>
                <w:lang w:eastAsia="en-GB"/>
              </w:rPr>
              <w:t xml:space="preserve">Whether this post was posted in any MH subreddit </w:t>
            </w:r>
            <w:r w:rsidR="00726C4A" w:rsidRPr="00513946">
              <w:rPr>
                <w:szCs w:val="22"/>
                <w:lang w:eastAsia="en-GB"/>
              </w:rPr>
              <w:fldChar w:fldCharType="begin" w:fldLock="1"/>
            </w:r>
            <w:r w:rsidR="00D958E4" w:rsidRPr="00513946">
              <w:rPr>
                <w:szCs w:val="22"/>
                <w:lang w:eastAsia="en-GB"/>
              </w:rPr>
              <w:instrText>ADDIN CSL_CITATION {"citationItems":[{"id":"ITEM-1","itemData":{"abstract":"Background Mental health (MH) peer online forums offer robust support where internet access is common, but healthcare is not, e.g., in countries with under-resourced MH support, rural areas, and during pandemics. Despite their widespread use, little is known about who posts in such forums, and in what mood states. The discussion platform Reddit is ideally suited to study this as it hosts forums (subreddits) for MH and non-MH topics. In bipolar disorder (BD), where extreme mood states are core defining features, mood influences are particularly relevant.   Objectives This exploratory study investigated posting patterns of Reddit users with a self-reported BD diagnosis and the associations between posting and emotions, specifically: 1) What proportion of the identified users posts in MH versus non-MH subreddits? 2) What differences exist in the emotions that they express in MH or non-MH subreddit posts? 3) How does mood differ between those users who post in MH subreddits compared to those who only post in non-MH subreddits?   Methods Reddit users were automatically identified via self-reported BD diagnosis statements and all their 2005–2019 posts were downloaded. First, the percentages of users who posted only in MH (non-MH) subreddits were calculated. Second, affective vocabulary use was compared in MH versus non-MH subreddits by measuring the frequency of words associated with positive emotions, anxiety, sadness, anger, and first-person singular pronouns via the LIWC text analysis tool. Third, a logistic regression distinguished users who did versus did not post in MH subreddits, using the same LIWC variables (measured from users’ non-MH subreddit posts) as predictors, controlling for age, gender, active days, and mean posts/day.   Results 1) Two thirds of the identified 19,685 users with a self-reported BD diagnosis posted in both MH and non-MH subreddits. 2) Users who posted in both MH and non-MH subreddits exhibited less positive emotion but more anxiety and sadness and used more first-person singular pronouns in their MH subreddit posts. 3) Feminine gender, higher positive emotion, anxiety, and sadness were significantly associated with posting in MH subreddits.   Conclusions Many Reddit users who disclose a BD diagnosis use a single account to discuss MH and other concerns. Future work should determine whether users exhibit more anxiety and sadness in their MH subreddit posts because they more readily post in MH subreddits when experiencing lower …","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non-dropping-particle":"","parse-names":false,"suffix":""}],"container-title":"PLOS ONE","id":"ITEM-1","issue":"9","issued":{"date-parts":[["2023","9","25"]]},"page":"e0291369","publisher":"Public Library of Science","title":"Posting patterns in peer online support forums and their associations with emotions and mood in bipolar disorder: Exploratory analysis","type":"article-journal","volume":"18"},"label":"section","prefix":"see ","uris":["http://www.mendeley.com/documents/?uuid=91d53b89-97f7-451c-a2f9-ff702804e9be"]}],"mendeley":{"formattedCitation":"(see Jagfeld, Lobban, Davies, &lt;i&gt;et al.&lt;/i&gt;, 2023)","plainTextFormattedCitation":"(see Jagfeld, Lobban, Davies, et al., 2023)","previouslyFormattedCitation":"(see Jagfeld, Lobban, Davies, &lt;i&gt;et al.&lt;/i&gt;, 2023)"},"properties":{"noteIndex":0},"schema":"https://github.com/citation-style-language/schema/raw/master/csl-citation.json"}</w:instrText>
            </w:r>
            <w:r w:rsidR="00726C4A" w:rsidRPr="00513946">
              <w:rPr>
                <w:szCs w:val="22"/>
                <w:lang w:eastAsia="en-GB"/>
              </w:rPr>
              <w:fldChar w:fldCharType="separate"/>
            </w:r>
            <w:r w:rsidR="00D958E4" w:rsidRPr="00513946">
              <w:rPr>
                <w:noProof/>
                <w:szCs w:val="22"/>
                <w:lang w:eastAsia="en-GB"/>
              </w:rPr>
              <w:t xml:space="preserve">(see Jagfeld, Lobban, Davies, </w:t>
            </w:r>
            <w:r w:rsidR="00D958E4" w:rsidRPr="00513946">
              <w:rPr>
                <w:i/>
                <w:noProof/>
                <w:szCs w:val="22"/>
                <w:lang w:eastAsia="en-GB"/>
              </w:rPr>
              <w:t>et al.</w:t>
            </w:r>
            <w:r w:rsidR="00D958E4" w:rsidRPr="00513946">
              <w:rPr>
                <w:noProof/>
                <w:szCs w:val="22"/>
                <w:lang w:eastAsia="en-GB"/>
              </w:rPr>
              <w:t>, 2023)</w:t>
            </w:r>
            <w:r w:rsidR="00726C4A" w:rsidRPr="00513946">
              <w:rPr>
                <w:szCs w:val="22"/>
                <w:lang w:eastAsia="en-GB"/>
              </w:rPr>
              <w:fldChar w:fldCharType="end"/>
            </w:r>
          </w:p>
        </w:tc>
      </w:tr>
      <w:tr w:rsidR="00E413C4" w:rsidRPr="00513946" w14:paraId="27C8DCB4" w14:textId="77777777" w:rsidTr="00513946">
        <w:tc>
          <w:tcPr>
            <w:tcW w:w="197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006F270F" w14:textId="77777777" w:rsidR="00E413C4" w:rsidRPr="00513946" w:rsidRDefault="00E413C4" w:rsidP="00E413C4">
            <w:pPr>
              <w:jc w:val="left"/>
              <w:rPr>
                <w:szCs w:val="22"/>
                <w:lang w:eastAsia="en-GB"/>
              </w:rPr>
            </w:pPr>
            <w:proofErr w:type="spellStart"/>
            <w:r w:rsidRPr="00513946">
              <w:rPr>
                <w:szCs w:val="22"/>
                <w:lang w:eastAsia="en-GB"/>
              </w:rPr>
              <w:t>subreddit_type</w:t>
            </w:r>
            <w:proofErr w:type="spellEnd"/>
          </w:p>
        </w:tc>
        <w:tc>
          <w:tcPr>
            <w:tcW w:w="764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433A1F20" w14:textId="77777777" w:rsidR="00E413C4" w:rsidRPr="00513946" w:rsidRDefault="00E413C4" w:rsidP="00E413C4">
            <w:pPr>
              <w:jc w:val="left"/>
              <w:rPr>
                <w:szCs w:val="22"/>
                <w:lang w:eastAsia="en-GB"/>
              </w:rPr>
            </w:pPr>
            <w:r w:rsidRPr="00513946">
              <w:rPr>
                <w:szCs w:val="22"/>
                <w:lang w:eastAsia="en-GB"/>
              </w:rPr>
              <w:t>Type of subreddit in which post was posted: bd (</w:t>
            </w:r>
            <w:proofErr w:type="gramStart"/>
            <w:r w:rsidRPr="00513946">
              <w:rPr>
                <w:szCs w:val="22"/>
                <w:lang w:eastAsia="en-GB"/>
              </w:rPr>
              <w:t>Bipolar Disorder</w:t>
            </w:r>
            <w:proofErr w:type="gramEnd"/>
            <w:r w:rsidRPr="00513946">
              <w:rPr>
                <w:szCs w:val="22"/>
                <w:lang w:eastAsia="en-GB"/>
              </w:rPr>
              <w:t xml:space="preserve"> (BD)), </w:t>
            </w:r>
            <w:proofErr w:type="spellStart"/>
            <w:r w:rsidRPr="00513946">
              <w:rPr>
                <w:szCs w:val="22"/>
                <w:lang w:eastAsia="en-GB"/>
              </w:rPr>
              <w:t>mh</w:t>
            </w:r>
            <w:proofErr w:type="spellEnd"/>
            <w:r w:rsidRPr="00513946">
              <w:rPr>
                <w:szCs w:val="22"/>
                <w:lang w:eastAsia="en-GB"/>
              </w:rPr>
              <w:t xml:space="preserve"> (Mental Health (MH)), other (neither in BD nor MH subreddits list)</w:t>
            </w:r>
          </w:p>
        </w:tc>
      </w:tr>
    </w:tbl>
    <w:p w14:paraId="6E71C2DF" w14:textId="77777777" w:rsidR="00E413C4" w:rsidRPr="00513946" w:rsidRDefault="00E413C4" w:rsidP="00E413C4">
      <w:pPr>
        <w:jc w:val="left"/>
        <w:rPr>
          <w:szCs w:val="22"/>
          <w:lang w:eastAsia="en-GB"/>
        </w:rPr>
      </w:pPr>
      <w:r w:rsidRPr="00513946">
        <w:rPr>
          <w:szCs w:val="22"/>
          <w:lang w:eastAsia="en-GB"/>
        </w:rPr>
        <w:t> </w:t>
      </w:r>
    </w:p>
    <w:p w14:paraId="59F381E4" w14:textId="0C1F15A2" w:rsidR="00A53409" w:rsidRPr="00BA071D" w:rsidRDefault="00A53409" w:rsidP="00E413C4">
      <w:pPr>
        <w:jc w:val="left"/>
        <w:rPr>
          <w:b/>
          <w:bCs/>
          <w:szCs w:val="22"/>
          <w:lang w:eastAsia="en-GB"/>
        </w:rPr>
      </w:pPr>
      <w:r w:rsidRPr="00BA071D">
        <w:rPr>
          <w:b/>
          <w:bCs/>
          <w:szCs w:val="22"/>
          <w:lang w:eastAsia="en-GB"/>
        </w:rPr>
        <w:lastRenderedPageBreak/>
        <w:t>posts_texts.csv</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2439"/>
        <w:gridCol w:w="7180"/>
      </w:tblGrid>
      <w:tr w:rsidR="005001B9" w:rsidRPr="00513946" w14:paraId="2A8B609D" w14:textId="77777777" w:rsidTr="005316FC">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C7943FE" w14:textId="77777777" w:rsidR="005001B9" w:rsidRPr="00710107" w:rsidRDefault="005001B9" w:rsidP="005316FC">
            <w:pPr>
              <w:jc w:val="left"/>
              <w:rPr>
                <w:b/>
                <w:bCs/>
                <w:szCs w:val="22"/>
                <w:lang w:eastAsia="en-GB"/>
              </w:rPr>
            </w:pPr>
            <w:r w:rsidRPr="00710107">
              <w:rPr>
                <w:b/>
                <w:bCs/>
                <w:szCs w:val="22"/>
                <w:lang w:eastAsia="en-GB"/>
              </w:rPr>
              <w:t>Variabl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333244EF" w14:textId="77777777" w:rsidR="005001B9" w:rsidRPr="00710107" w:rsidRDefault="005001B9" w:rsidP="005316FC">
            <w:pPr>
              <w:jc w:val="left"/>
              <w:rPr>
                <w:b/>
                <w:bCs/>
                <w:szCs w:val="22"/>
                <w:lang w:eastAsia="en-GB"/>
              </w:rPr>
            </w:pPr>
            <w:r w:rsidRPr="00710107">
              <w:rPr>
                <w:b/>
                <w:bCs/>
                <w:szCs w:val="22"/>
                <w:lang w:eastAsia="en-GB"/>
              </w:rPr>
              <w:t>Description</w:t>
            </w:r>
          </w:p>
        </w:tc>
      </w:tr>
      <w:tr w:rsidR="005001B9" w:rsidRPr="00513946" w14:paraId="60B90A31" w14:textId="77777777" w:rsidTr="002A1B15">
        <w:trPr>
          <w:trHeight w:val="170"/>
        </w:trPr>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0062E11" w14:textId="77777777" w:rsidR="005001B9" w:rsidRPr="00513946" w:rsidRDefault="005001B9" w:rsidP="005316FC">
            <w:pPr>
              <w:jc w:val="left"/>
              <w:rPr>
                <w:szCs w:val="22"/>
                <w:lang w:eastAsia="en-GB"/>
              </w:rPr>
            </w:pPr>
            <w:r w:rsidRPr="00513946">
              <w:rPr>
                <w:szCs w:val="22"/>
                <w:lang w:eastAsia="en-GB"/>
              </w:rPr>
              <w:t>i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8222382" w14:textId="77777777" w:rsidR="005001B9" w:rsidRPr="00513946" w:rsidRDefault="005001B9" w:rsidP="005316FC">
            <w:pPr>
              <w:jc w:val="left"/>
              <w:rPr>
                <w:szCs w:val="22"/>
                <w:lang w:eastAsia="en-GB"/>
              </w:rPr>
            </w:pPr>
            <w:r w:rsidRPr="00513946">
              <w:rPr>
                <w:szCs w:val="22"/>
                <w:lang w:eastAsia="en-GB"/>
              </w:rPr>
              <w:t>Unique id of the post (pseudonymised, does not correspond to real Reddit id)</w:t>
            </w:r>
          </w:p>
        </w:tc>
      </w:tr>
      <w:tr w:rsidR="005001B9" w:rsidRPr="00513946" w14:paraId="36C6EADD" w14:textId="77777777" w:rsidTr="002A1B15">
        <w:trPr>
          <w:trHeight w:val="170"/>
        </w:trPr>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5C8DD15" w14:textId="42C5E91F" w:rsidR="005001B9" w:rsidRPr="00513946" w:rsidRDefault="005001B9" w:rsidP="005316FC">
            <w:pPr>
              <w:jc w:val="left"/>
              <w:rPr>
                <w:szCs w:val="22"/>
                <w:lang w:eastAsia="en-GB"/>
              </w:rPr>
            </w:pPr>
            <w:r w:rsidRPr="00513946">
              <w:rPr>
                <w:szCs w:val="22"/>
                <w:lang w:eastAsia="en-GB"/>
              </w:rPr>
              <w:t>tex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5D63BF4" w14:textId="3CA796C4" w:rsidR="005001B9" w:rsidRPr="00513946" w:rsidRDefault="00A01C15" w:rsidP="005316FC">
            <w:pPr>
              <w:jc w:val="left"/>
              <w:rPr>
                <w:szCs w:val="22"/>
                <w:lang w:eastAsia="en-GB"/>
              </w:rPr>
            </w:pPr>
            <w:r w:rsidRPr="00513946">
              <w:rPr>
                <w:szCs w:val="22"/>
                <w:lang w:eastAsia="en-GB"/>
              </w:rPr>
              <w:t>Post text (for submissions contains the title and text body separated by a space character)</w:t>
            </w:r>
          </w:p>
        </w:tc>
      </w:tr>
    </w:tbl>
    <w:p w14:paraId="0B93C1C6" w14:textId="77777777" w:rsidR="00E413C4" w:rsidRPr="00513946" w:rsidRDefault="00E413C4" w:rsidP="00AF5EE6">
      <w:pPr>
        <w:rPr>
          <w:szCs w:val="22"/>
        </w:rPr>
      </w:pPr>
    </w:p>
    <w:p w14:paraId="67B61199" w14:textId="77777777" w:rsidR="00BA071D" w:rsidRDefault="00195426" w:rsidP="00514D1F">
      <w:pPr>
        <w:jc w:val="left"/>
        <w:rPr>
          <w:szCs w:val="22"/>
          <w:lang w:eastAsia="en-GB"/>
        </w:rPr>
      </w:pPr>
      <w:r w:rsidRPr="00BA071D">
        <w:rPr>
          <w:b/>
          <w:bCs/>
          <w:szCs w:val="22"/>
          <w:lang w:eastAsia="en-GB"/>
        </w:rPr>
        <w:t>posts_</w:t>
      </w:r>
      <w:r w:rsidR="009532F7" w:rsidRPr="00BA071D">
        <w:rPr>
          <w:b/>
          <w:bCs/>
          <w:szCs w:val="22"/>
          <w:lang w:eastAsia="en-GB"/>
        </w:rPr>
        <w:t>LIWC</w:t>
      </w:r>
      <w:r w:rsidRPr="00BA071D">
        <w:rPr>
          <w:b/>
          <w:bCs/>
          <w:szCs w:val="22"/>
          <w:lang w:eastAsia="en-GB"/>
        </w:rPr>
        <w:t>.csv</w:t>
      </w:r>
    </w:p>
    <w:p w14:paraId="61CCF3F5" w14:textId="5D8322F1" w:rsidR="00402602" w:rsidRPr="00513946" w:rsidRDefault="00BA071D" w:rsidP="00514D1F">
      <w:pPr>
        <w:jc w:val="left"/>
        <w:rPr>
          <w:szCs w:val="22"/>
          <w:lang w:eastAsia="en-GB"/>
        </w:rPr>
      </w:pPr>
      <w:r>
        <w:rPr>
          <w:szCs w:val="22"/>
          <w:lang w:eastAsia="en-GB"/>
        </w:rPr>
        <w:t xml:space="preserve">This file </w:t>
      </w:r>
      <w:r w:rsidR="003B7EA3" w:rsidRPr="00513946">
        <w:rPr>
          <w:szCs w:val="22"/>
          <w:lang w:eastAsia="en-GB"/>
        </w:rPr>
        <w:t>contains the same variables as posts_meta.csv</w:t>
      </w:r>
      <w:r w:rsidR="0087689C" w:rsidRPr="00513946">
        <w:rPr>
          <w:szCs w:val="22"/>
          <w:lang w:eastAsia="en-GB"/>
        </w:rPr>
        <w:t xml:space="preserve"> plus the</w:t>
      </w:r>
      <w:r w:rsidR="00CE21C3" w:rsidRPr="00513946">
        <w:rPr>
          <w:szCs w:val="22"/>
          <w:lang w:eastAsia="en-GB"/>
        </w:rPr>
        <w:t xml:space="preserve"> </w:t>
      </w:r>
      <w:r w:rsidR="00A66379" w:rsidRPr="00513946">
        <w:rPr>
          <w:szCs w:val="22"/>
          <w:lang w:eastAsia="en-GB"/>
        </w:rPr>
        <w:t xml:space="preserve">output of </w:t>
      </w:r>
      <w:r w:rsidR="00462F48" w:rsidRPr="00513946">
        <w:rPr>
          <w:szCs w:val="22"/>
          <w:lang w:eastAsia="en-GB"/>
        </w:rPr>
        <w:t>Linguistic Inquiry and Word Count (LIWC)</w:t>
      </w:r>
      <w:r w:rsidR="00896890" w:rsidRPr="00513946">
        <w:rPr>
          <w:szCs w:val="22"/>
          <w:lang w:eastAsia="en-GB"/>
        </w:rPr>
        <w:t> </w:t>
      </w:r>
      <w:r w:rsidR="0087689C" w:rsidRPr="00513946">
        <w:rPr>
          <w:szCs w:val="22"/>
          <w:lang w:eastAsia="en-GB"/>
        </w:rPr>
        <w:t xml:space="preserve">tool </w:t>
      </w:r>
      <w:r w:rsidR="00896890" w:rsidRPr="00513946">
        <w:rPr>
          <w:szCs w:val="22"/>
          <w:lang w:eastAsia="en-GB"/>
        </w:rPr>
        <w:fldChar w:fldCharType="begin" w:fldLock="1"/>
      </w:r>
      <w:r w:rsidR="009C6E46" w:rsidRPr="00513946">
        <w:rPr>
          <w:szCs w:val="22"/>
          <w:lang w:eastAsia="en-GB"/>
        </w:rPr>
        <w:instrText>ADDIN CSL_CITATION {"citationItems":[{"id":"ITEM-1","itemData":{"DOI":"10.15781/T29G6Z","author":[{"dropping-particle":"","family":"Pennebaker","given":"James W.","non-dropping-particle":"","parse-names":false,"suffix":""},{"dropping-particle":"","family":"Boyd","given":"Ryan L.","non-dropping-particle":"","parse-names":false,"suffix":""},{"dropping-particle":"","family":"Jordan","given":"Kayla","non-dropping-particle":"","parse-names":false,"suffix":""},{"dropping-particle":"","family":"Blackburn","given":"Kate","non-dropping-particle":"","parse-names":false,"suffix":""}],"id":"ITEM-1","issued":{"date-parts":[["2015"]]},"publisher-place":"Austin","title":"The Development and Psychometric Properties of LIWC2015","type":"report"},"uris":["http://www.mendeley.com/documents/?uuid=051362c4-af15-4e2e-a49f-10e5e95478e3"]}],"mendeley":{"formattedCitation":"(Pennebaker &lt;i&gt;et al.&lt;/i&gt;, 2015)","plainTextFormattedCitation":"(Pennebaker et al., 2015)","previouslyFormattedCitation":"(Pennebaker &lt;i&gt;et al.&lt;/i&gt;, 2015)"},"properties":{"noteIndex":0},"schema":"https://github.com/citation-style-language/schema/raw/master/csl-citation.json"}</w:instrText>
      </w:r>
      <w:r w:rsidR="00896890" w:rsidRPr="00513946">
        <w:rPr>
          <w:szCs w:val="22"/>
          <w:lang w:eastAsia="en-GB"/>
        </w:rPr>
        <w:fldChar w:fldCharType="separate"/>
      </w:r>
      <w:r w:rsidR="00896890" w:rsidRPr="00513946">
        <w:rPr>
          <w:noProof/>
          <w:szCs w:val="22"/>
          <w:lang w:eastAsia="en-GB"/>
        </w:rPr>
        <w:t xml:space="preserve">(Pennebaker </w:t>
      </w:r>
      <w:r w:rsidR="00896890" w:rsidRPr="00513946">
        <w:rPr>
          <w:i/>
          <w:noProof/>
          <w:szCs w:val="22"/>
          <w:lang w:eastAsia="en-GB"/>
        </w:rPr>
        <w:t>et al.</w:t>
      </w:r>
      <w:r w:rsidR="00896890" w:rsidRPr="00513946">
        <w:rPr>
          <w:noProof/>
          <w:szCs w:val="22"/>
          <w:lang w:eastAsia="en-GB"/>
        </w:rPr>
        <w:t>, 2015)</w:t>
      </w:r>
      <w:r w:rsidR="00896890" w:rsidRPr="00513946">
        <w:rPr>
          <w:szCs w:val="22"/>
          <w:lang w:eastAsia="en-GB"/>
        </w:rPr>
        <w:fldChar w:fldCharType="end"/>
      </w:r>
      <w:r w:rsidR="00896890" w:rsidRPr="00513946">
        <w:rPr>
          <w:szCs w:val="22"/>
          <w:lang w:eastAsia="en-GB"/>
        </w:rPr>
        <w:t xml:space="preserve"> </w:t>
      </w:r>
      <w:r w:rsidR="00E37912" w:rsidRPr="00513946">
        <w:rPr>
          <w:szCs w:val="22"/>
          <w:lang w:eastAsia="en-GB"/>
        </w:rPr>
        <w:t>used in Jagfeld</w:t>
      </w:r>
      <w:r w:rsidR="00070D6A" w:rsidRPr="00513946">
        <w:rPr>
          <w:szCs w:val="22"/>
          <w:lang w:eastAsia="en-GB"/>
        </w:rPr>
        <w:t>, Lobban, Davies</w:t>
      </w:r>
      <w:r w:rsidR="00E37912" w:rsidRPr="00513946">
        <w:rPr>
          <w:szCs w:val="22"/>
          <w:lang w:eastAsia="en-GB"/>
        </w:rPr>
        <w:t xml:space="preserve"> et al. </w:t>
      </w:r>
      <w:r w:rsidR="00070D6A" w:rsidRPr="00513946">
        <w:rPr>
          <w:szCs w:val="22"/>
          <w:lang w:eastAsia="en-GB"/>
        </w:rPr>
        <w:fldChar w:fldCharType="begin" w:fldLock="1"/>
      </w:r>
      <w:r w:rsidR="00D958E4" w:rsidRPr="00513946">
        <w:rPr>
          <w:szCs w:val="22"/>
          <w:lang w:eastAsia="en-GB"/>
        </w:rPr>
        <w:instrText>ADDIN CSL_CITATION {"citationItems":[{"id":"ITEM-1","itemData":{"abstract":"Background Mental health (MH) peer online forums offer robust support where internet access is common, but healthcare is not, e.g., in countries with under-resourced MH support, rural areas, and during pandemics. Despite their widespread use, little is known about who posts in such forums, and in what mood states. The discussion platform Reddit is ideally suited to study this as it hosts forums (subreddits) for MH and non-MH topics. In bipolar disorder (BD), where extreme mood states are core defining features, mood influences are particularly relevant.   Objectives This exploratory study investigated posting patterns of Reddit users with a self-reported BD diagnosis and the associations between posting and emotions, specifically: 1) What proportion of the identified users posts in MH versus non-MH subreddits? 2) What differences exist in the emotions that they express in MH or non-MH subreddit posts? 3) How does mood differ between those users who post in MH subreddits compared to those who only post in non-MH subreddits?   Methods Reddit users were automatically identified via self-reported BD diagnosis statements and all their 2005–2019 posts were downloaded. First, the percentages of users who posted only in MH (non-MH) subreddits were calculated. Second, affective vocabulary use was compared in MH versus non-MH subreddits by measuring the frequency of words associated with positive emotions, anxiety, sadness, anger, and first-person singular pronouns via the LIWC text analysis tool. Third, a logistic regression distinguished users who did versus did not post in MH subreddits, using the same LIWC variables (measured from users’ non-MH subreddit posts) as predictors, controlling for age, gender, active days, and mean posts/day.   Results 1) Two thirds of the identified 19,685 users with a self-reported BD diagnosis posted in both MH and non-MH subreddits. 2) Users who posted in both MH and non-MH subreddits exhibited less positive emotion but more anxiety and sadness and used more first-person singular pronouns in their MH subreddit posts. 3) Feminine gender, higher positive emotion, anxiety, and sadness were significantly associated with posting in MH subreddits.   Conclusions Many Reddit users who disclose a BD diagnosis use a single account to discuss MH and other concerns. Future work should determine whether users exhibit more anxiety and sadness in their MH subreddit posts because they more readily post in MH subreddits when experiencing lower …","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non-dropping-particle":"","parse-names":false,"suffix":""}],"container-title":"PLOS ONE","id":"ITEM-1","issue":"9","issued":{"date-parts":[["2023","9","25"]]},"page":"e0291369","publisher":"Public Library of Science","title":"Posting patterns in peer online support forums and their associations with emotions and mood in bipolar disorder: Exploratory analysis","type":"article-journal","volume":"18"},"label":"section","suppress-author":1,"uris":["http://www.mendeley.com/documents/?uuid=91d53b89-97f7-451c-a2f9-ff702804e9be"]}],"mendeley":{"formattedCitation":"(2023)","plainTextFormattedCitation":"(2023)","previouslyFormattedCitation":"(2023)"},"properties":{"noteIndex":0},"schema":"https://github.com/citation-style-language/schema/raw/master/csl-citation.json"}</w:instrText>
      </w:r>
      <w:r w:rsidR="00070D6A" w:rsidRPr="00513946">
        <w:rPr>
          <w:szCs w:val="22"/>
          <w:lang w:eastAsia="en-GB"/>
        </w:rPr>
        <w:fldChar w:fldCharType="separate"/>
      </w:r>
      <w:r w:rsidR="00070D6A" w:rsidRPr="00513946">
        <w:rPr>
          <w:noProof/>
          <w:szCs w:val="22"/>
          <w:lang w:eastAsia="en-GB"/>
        </w:rPr>
        <w:t>(2023)</w:t>
      </w:r>
      <w:r w:rsidR="00070D6A" w:rsidRPr="00513946">
        <w:rPr>
          <w:szCs w:val="22"/>
          <w:lang w:eastAsia="en-GB"/>
        </w:rPr>
        <w:fldChar w:fldCharType="end"/>
      </w:r>
      <w:r w:rsidR="0096055C" w:rsidRPr="00513946">
        <w:rPr>
          <w:szCs w:val="22"/>
          <w:lang w:eastAsia="en-GB"/>
        </w:rPr>
        <w:t>.</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1124"/>
        <w:gridCol w:w="8495"/>
      </w:tblGrid>
      <w:tr w:rsidR="00E37912" w:rsidRPr="00513946" w14:paraId="6126ED65" w14:textId="77777777" w:rsidTr="00513946">
        <w:tc>
          <w:tcPr>
            <w:tcW w:w="112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7A48964" w14:textId="77777777" w:rsidR="00E37912" w:rsidRPr="00710107" w:rsidRDefault="00E37912" w:rsidP="00C3122E">
            <w:pPr>
              <w:jc w:val="left"/>
              <w:rPr>
                <w:b/>
                <w:bCs/>
                <w:szCs w:val="22"/>
                <w:lang w:eastAsia="en-GB"/>
              </w:rPr>
            </w:pPr>
            <w:r w:rsidRPr="00710107">
              <w:rPr>
                <w:b/>
                <w:bCs/>
                <w:szCs w:val="22"/>
                <w:lang w:eastAsia="en-GB"/>
              </w:rPr>
              <w:t>Variable</w:t>
            </w:r>
          </w:p>
        </w:tc>
        <w:tc>
          <w:tcPr>
            <w:tcW w:w="849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6E3778EC" w14:textId="77777777" w:rsidR="00E37912" w:rsidRPr="00710107" w:rsidRDefault="00E37912" w:rsidP="00C3122E">
            <w:pPr>
              <w:jc w:val="left"/>
              <w:rPr>
                <w:b/>
                <w:bCs/>
                <w:szCs w:val="22"/>
                <w:lang w:eastAsia="en-GB"/>
              </w:rPr>
            </w:pPr>
            <w:r w:rsidRPr="00710107">
              <w:rPr>
                <w:b/>
                <w:bCs/>
                <w:szCs w:val="22"/>
                <w:lang w:eastAsia="en-GB"/>
              </w:rPr>
              <w:t>Description</w:t>
            </w:r>
          </w:p>
        </w:tc>
      </w:tr>
      <w:tr w:rsidR="00E37912" w:rsidRPr="00513946" w14:paraId="172E3C11" w14:textId="77777777" w:rsidTr="002A1B15">
        <w:trPr>
          <w:trHeight w:val="170"/>
        </w:trPr>
        <w:tc>
          <w:tcPr>
            <w:tcW w:w="112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D6E18AE" w14:textId="1804D63A" w:rsidR="00E37912" w:rsidRPr="00513946" w:rsidRDefault="0087689C" w:rsidP="00C3122E">
            <w:pPr>
              <w:jc w:val="left"/>
              <w:rPr>
                <w:szCs w:val="22"/>
                <w:lang w:eastAsia="en-GB"/>
              </w:rPr>
            </w:pPr>
            <w:r w:rsidRPr="00513946">
              <w:rPr>
                <w:szCs w:val="22"/>
                <w:lang w:eastAsia="en-GB"/>
              </w:rPr>
              <w:t>WC</w:t>
            </w:r>
          </w:p>
        </w:tc>
        <w:tc>
          <w:tcPr>
            <w:tcW w:w="849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3B58EA5" w14:textId="5444B539" w:rsidR="00E37912" w:rsidRPr="00513946" w:rsidRDefault="001B6284" w:rsidP="00C3122E">
            <w:pPr>
              <w:jc w:val="left"/>
              <w:rPr>
                <w:szCs w:val="22"/>
                <w:lang w:eastAsia="en-GB"/>
              </w:rPr>
            </w:pPr>
            <w:r w:rsidRPr="00513946">
              <w:rPr>
                <w:szCs w:val="22"/>
                <w:lang w:eastAsia="en-GB"/>
              </w:rPr>
              <w:t xml:space="preserve">Number of words in the post according to LIWC, can differ from </w:t>
            </w:r>
            <w:proofErr w:type="spellStart"/>
            <w:r w:rsidRPr="00513946">
              <w:rPr>
                <w:szCs w:val="22"/>
                <w:lang w:eastAsia="en-GB"/>
              </w:rPr>
              <w:t>text_wordcount</w:t>
            </w:r>
            <w:proofErr w:type="spellEnd"/>
          </w:p>
        </w:tc>
      </w:tr>
      <w:tr w:rsidR="00E37912" w:rsidRPr="00513946" w14:paraId="3D9327DF" w14:textId="77777777" w:rsidTr="002A1B15">
        <w:trPr>
          <w:trHeight w:val="170"/>
        </w:trPr>
        <w:tc>
          <w:tcPr>
            <w:tcW w:w="112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63C30FD8" w14:textId="5D0DDCE1" w:rsidR="00E37912" w:rsidRPr="00513946" w:rsidRDefault="00B421C1" w:rsidP="00C3122E">
            <w:pPr>
              <w:jc w:val="left"/>
              <w:rPr>
                <w:szCs w:val="22"/>
                <w:lang w:eastAsia="en-GB"/>
              </w:rPr>
            </w:pPr>
            <w:r w:rsidRPr="00513946">
              <w:rPr>
                <w:szCs w:val="22"/>
                <w:lang w:eastAsia="en-GB"/>
              </w:rPr>
              <w:t>posemo</w:t>
            </w:r>
          </w:p>
        </w:tc>
        <w:tc>
          <w:tcPr>
            <w:tcW w:w="849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D43D019" w14:textId="7D5F3B62" w:rsidR="00E37912" w:rsidRPr="00513946" w:rsidRDefault="001B6284" w:rsidP="00C3122E">
            <w:pPr>
              <w:jc w:val="left"/>
              <w:rPr>
                <w:szCs w:val="22"/>
                <w:lang w:eastAsia="en-GB"/>
              </w:rPr>
            </w:pPr>
            <w:r w:rsidRPr="00513946">
              <w:rPr>
                <w:szCs w:val="22"/>
                <w:lang w:eastAsia="en-GB"/>
              </w:rPr>
              <w:t>LIWC positive emotion score</w:t>
            </w:r>
          </w:p>
        </w:tc>
      </w:tr>
      <w:tr w:rsidR="00B421C1" w:rsidRPr="00513946" w14:paraId="3C992C97" w14:textId="77777777" w:rsidTr="002A1B15">
        <w:trPr>
          <w:trHeight w:val="170"/>
        </w:trPr>
        <w:tc>
          <w:tcPr>
            <w:tcW w:w="112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F6CFC19" w14:textId="775C9A90" w:rsidR="00B421C1" w:rsidRPr="00513946" w:rsidRDefault="00B421C1" w:rsidP="00C3122E">
            <w:pPr>
              <w:jc w:val="left"/>
              <w:rPr>
                <w:szCs w:val="22"/>
                <w:lang w:eastAsia="en-GB"/>
              </w:rPr>
            </w:pPr>
            <w:proofErr w:type="spellStart"/>
            <w:r w:rsidRPr="00513946">
              <w:rPr>
                <w:szCs w:val="22"/>
                <w:lang w:eastAsia="en-GB"/>
              </w:rPr>
              <w:t>anx</w:t>
            </w:r>
            <w:proofErr w:type="spellEnd"/>
          </w:p>
        </w:tc>
        <w:tc>
          <w:tcPr>
            <w:tcW w:w="849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3101F9A" w14:textId="016B892A" w:rsidR="00B421C1" w:rsidRPr="00513946" w:rsidRDefault="001A4FF2" w:rsidP="00C3122E">
            <w:pPr>
              <w:jc w:val="left"/>
              <w:rPr>
                <w:szCs w:val="22"/>
                <w:lang w:eastAsia="en-GB"/>
              </w:rPr>
            </w:pPr>
            <w:r w:rsidRPr="00513946">
              <w:rPr>
                <w:szCs w:val="22"/>
                <w:lang w:eastAsia="en-GB"/>
              </w:rPr>
              <w:t>LIWC anxiety score</w:t>
            </w:r>
          </w:p>
        </w:tc>
      </w:tr>
      <w:tr w:rsidR="00B421C1" w:rsidRPr="00513946" w14:paraId="52411853" w14:textId="77777777" w:rsidTr="002A1B15">
        <w:trPr>
          <w:trHeight w:val="170"/>
        </w:trPr>
        <w:tc>
          <w:tcPr>
            <w:tcW w:w="112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1C41AC2C" w14:textId="102CB473" w:rsidR="00B421C1" w:rsidRPr="00513946" w:rsidRDefault="00B421C1" w:rsidP="00C3122E">
            <w:pPr>
              <w:jc w:val="left"/>
              <w:rPr>
                <w:szCs w:val="22"/>
                <w:lang w:eastAsia="en-GB"/>
              </w:rPr>
            </w:pPr>
            <w:r w:rsidRPr="00513946">
              <w:rPr>
                <w:szCs w:val="22"/>
                <w:lang w:eastAsia="en-GB"/>
              </w:rPr>
              <w:t>anger</w:t>
            </w:r>
          </w:p>
        </w:tc>
        <w:tc>
          <w:tcPr>
            <w:tcW w:w="849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1E76E522" w14:textId="05FA4C4F" w:rsidR="00B421C1" w:rsidRPr="00513946" w:rsidRDefault="001A4FF2" w:rsidP="00C3122E">
            <w:pPr>
              <w:jc w:val="left"/>
              <w:rPr>
                <w:szCs w:val="22"/>
                <w:lang w:eastAsia="en-GB"/>
              </w:rPr>
            </w:pPr>
            <w:r w:rsidRPr="00513946">
              <w:rPr>
                <w:szCs w:val="22"/>
                <w:lang w:eastAsia="en-GB"/>
              </w:rPr>
              <w:t>LIWC anger score</w:t>
            </w:r>
          </w:p>
        </w:tc>
      </w:tr>
      <w:tr w:rsidR="00B421C1" w:rsidRPr="00513946" w14:paraId="33E39FEF" w14:textId="77777777" w:rsidTr="002A1B15">
        <w:trPr>
          <w:trHeight w:val="170"/>
        </w:trPr>
        <w:tc>
          <w:tcPr>
            <w:tcW w:w="112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41AC628" w14:textId="685EFFE9" w:rsidR="00B421C1" w:rsidRPr="00513946" w:rsidRDefault="00B421C1" w:rsidP="00C3122E">
            <w:pPr>
              <w:jc w:val="left"/>
              <w:rPr>
                <w:szCs w:val="22"/>
                <w:lang w:eastAsia="en-GB"/>
              </w:rPr>
            </w:pPr>
            <w:r w:rsidRPr="00513946">
              <w:rPr>
                <w:szCs w:val="22"/>
                <w:lang w:eastAsia="en-GB"/>
              </w:rPr>
              <w:t>sad</w:t>
            </w:r>
          </w:p>
        </w:tc>
        <w:tc>
          <w:tcPr>
            <w:tcW w:w="849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230C432" w14:textId="260FB361" w:rsidR="00B421C1" w:rsidRPr="00513946" w:rsidRDefault="001A4FF2" w:rsidP="00C3122E">
            <w:pPr>
              <w:jc w:val="left"/>
              <w:rPr>
                <w:szCs w:val="22"/>
                <w:lang w:eastAsia="en-GB"/>
              </w:rPr>
            </w:pPr>
            <w:r w:rsidRPr="00513946">
              <w:rPr>
                <w:szCs w:val="22"/>
                <w:lang w:eastAsia="en-GB"/>
              </w:rPr>
              <w:t>LIWC sadness score</w:t>
            </w:r>
          </w:p>
        </w:tc>
      </w:tr>
      <w:tr w:rsidR="00B421C1" w:rsidRPr="00513946" w14:paraId="25C4D31F" w14:textId="77777777" w:rsidTr="002A1B15">
        <w:trPr>
          <w:trHeight w:val="57"/>
        </w:trPr>
        <w:tc>
          <w:tcPr>
            <w:tcW w:w="1124"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D1E158D" w14:textId="0EA11973" w:rsidR="00B421C1" w:rsidRPr="00513946" w:rsidRDefault="00B421C1" w:rsidP="00C3122E">
            <w:pPr>
              <w:jc w:val="left"/>
              <w:rPr>
                <w:szCs w:val="22"/>
                <w:lang w:eastAsia="en-GB"/>
              </w:rPr>
            </w:pPr>
            <w:proofErr w:type="spellStart"/>
            <w:r w:rsidRPr="00513946">
              <w:rPr>
                <w:szCs w:val="22"/>
                <w:lang w:eastAsia="en-GB"/>
              </w:rPr>
              <w:t>i</w:t>
            </w:r>
            <w:proofErr w:type="spellEnd"/>
          </w:p>
        </w:tc>
        <w:tc>
          <w:tcPr>
            <w:tcW w:w="8495"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62DCAAC" w14:textId="4E33FE74" w:rsidR="00B421C1" w:rsidRPr="00513946" w:rsidRDefault="001A4FF2" w:rsidP="00C3122E">
            <w:pPr>
              <w:jc w:val="left"/>
              <w:rPr>
                <w:szCs w:val="22"/>
                <w:lang w:eastAsia="en-GB"/>
              </w:rPr>
            </w:pPr>
            <w:r w:rsidRPr="00513946">
              <w:rPr>
                <w:szCs w:val="22"/>
                <w:lang w:eastAsia="en-GB"/>
              </w:rPr>
              <w:t xml:space="preserve">LIWC first person </w:t>
            </w:r>
            <w:r w:rsidR="00AB1B65" w:rsidRPr="00513946">
              <w:rPr>
                <w:szCs w:val="22"/>
                <w:lang w:eastAsia="en-GB"/>
              </w:rPr>
              <w:t xml:space="preserve">singular pronouns </w:t>
            </w:r>
            <w:r w:rsidRPr="00513946">
              <w:rPr>
                <w:szCs w:val="22"/>
                <w:lang w:eastAsia="en-GB"/>
              </w:rPr>
              <w:t>score</w:t>
            </w:r>
          </w:p>
        </w:tc>
      </w:tr>
    </w:tbl>
    <w:p w14:paraId="34A13615" w14:textId="77777777" w:rsidR="00E37912" w:rsidRPr="00513946" w:rsidRDefault="00E37912" w:rsidP="00514D1F">
      <w:pPr>
        <w:jc w:val="left"/>
        <w:rPr>
          <w:szCs w:val="22"/>
          <w:lang w:eastAsia="en-GB"/>
        </w:rPr>
      </w:pPr>
    </w:p>
    <w:p w14:paraId="72B7A36B" w14:textId="77777777" w:rsidR="00292EFE" w:rsidRPr="00BA071D" w:rsidRDefault="00292EFE" w:rsidP="00292EFE">
      <w:pPr>
        <w:jc w:val="left"/>
        <w:rPr>
          <w:b/>
          <w:bCs/>
          <w:szCs w:val="22"/>
          <w:lang w:eastAsia="en-GB"/>
        </w:rPr>
      </w:pPr>
      <w:r w:rsidRPr="00BA071D">
        <w:rPr>
          <w:b/>
          <w:bCs/>
          <w:szCs w:val="22"/>
          <w:lang w:eastAsia="en-GB"/>
        </w:rPr>
        <w:t>users.csv</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2258"/>
        <w:gridCol w:w="7361"/>
      </w:tblGrid>
      <w:tr w:rsidR="00292EFE" w:rsidRPr="00513946" w14:paraId="0CE091DF" w14:textId="77777777" w:rsidTr="00513946">
        <w:tc>
          <w:tcPr>
            <w:tcW w:w="225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A0527F3" w14:textId="77777777" w:rsidR="00292EFE" w:rsidRPr="00710107" w:rsidRDefault="00292EFE" w:rsidP="00C3122E">
            <w:pPr>
              <w:jc w:val="left"/>
              <w:rPr>
                <w:b/>
                <w:bCs/>
                <w:szCs w:val="22"/>
                <w:lang w:eastAsia="en-GB"/>
              </w:rPr>
            </w:pPr>
            <w:r w:rsidRPr="00710107">
              <w:rPr>
                <w:b/>
                <w:bCs/>
                <w:szCs w:val="22"/>
                <w:lang w:eastAsia="en-GB"/>
              </w:rPr>
              <w:t>Variable</w:t>
            </w:r>
          </w:p>
        </w:tc>
        <w:tc>
          <w:tcPr>
            <w:tcW w:w="73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2DA544C" w14:textId="77777777" w:rsidR="00292EFE" w:rsidRPr="00710107" w:rsidRDefault="00292EFE" w:rsidP="00C3122E">
            <w:pPr>
              <w:jc w:val="left"/>
              <w:rPr>
                <w:b/>
                <w:bCs/>
                <w:szCs w:val="22"/>
                <w:lang w:eastAsia="en-GB"/>
              </w:rPr>
            </w:pPr>
            <w:r w:rsidRPr="00710107">
              <w:rPr>
                <w:b/>
                <w:bCs/>
                <w:szCs w:val="22"/>
                <w:lang w:eastAsia="en-GB"/>
              </w:rPr>
              <w:t>Description</w:t>
            </w:r>
          </w:p>
        </w:tc>
      </w:tr>
      <w:tr w:rsidR="00292EFE" w:rsidRPr="00513946" w14:paraId="58A30669" w14:textId="77777777" w:rsidTr="002A1B15">
        <w:trPr>
          <w:trHeight w:val="113"/>
        </w:trPr>
        <w:tc>
          <w:tcPr>
            <w:tcW w:w="225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1E48DC93" w14:textId="77777777" w:rsidR="00292EFE" w:rsidRPr="00513946" w:rsidRDefault="00292EFE" w:rsidP="00C3122E">
            <w:pPr>
              <w:jc w:val="left"/>
              <w:rPr>
                <w:szCs w:val="22"/>
                <w:lang w:eastAsia="en-GB"/>
              </w:rPr>
            </w:pPr>
            <w:r w:rsidRPr="00513946">
              <w:rPr>
                <w:szCs w:val="22"/>
                <w:lang w:eastAsia="en-GB"/>
              </w:rPr>
              <w:t>id</w:t>
            </w:r>
          </w:p>
        </w:tc>
        <w:tc>
          <w:tcPr>
            <w:tcW w:w="73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C42C596" w14:textId="77777777" w:rsidR="00292EFE" w:rsidRPr="00513946" w:rsidRDefault="00292EFE" w:rsidP="00C3122E">
            <w:pPr>
              <w:jc w:val="left"/>
              <w:rPr>
                <w:szCs w:val="22"/>
                <w:lang w:eastAsia="en-GB"/>
              </w:rPr>
            </w:pPr>
            <w:r w:rsidRPr="00513946">
              <w:rPr>
                <w:szCs w:val="22"/>
                <w:lang w:eastAsia="en-GB"/>
              </w:rPr>
              <w:t>Unique user id (pseudonymised, does not correspond to real Reddit id)</w:t>
            </w:r>
          </w:p>
        </w:tc>
      </w:tr>
      <w:tr w:rsidR="00292EFE" w:rsidRPr="00513946" w14:paraId="6B1B0E9E" w14:textId="77777777" w:rsidTr="002A1B15">
        <w:trPr>
          <w:trHeight w:val="113"/>
        </w:trPr>
        <w:tc>
          <w:tcPr>
            <w:tcW w:w="225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139D692" w14:textId="77777777" w:rsidR="00292EFE" w:rsidRPr="00513946" w:rsidRDefault="00292EFE" w:rsidP="00C3122E">
            <w:pPr>
              <w:jc w:val="left"/>
              <w:rPr>
                <w:szCs w:val="22"/>
                <w:lang w:eastAsia="en-GB"/>
              </w:rPr>
            </w:pPr>
            <w:proofErr w:type="spellStart"/>
            <w:r w:rsidRPr="00513946">
              <w:rPr>
                <w:szCs w:val="22"/>
                <w:lang w:eastAsia="en-GB"/>
              </w:rPr>
              <w:t>created_at</w:t>
            </w:r>
            <w:proofErr w:type="spellEnd"/>
          </w:p>
        </w:tc>
        <w:tc>
          <w:tcPr>
            <w:tcW w:w="73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2E94C26" w14:textId="77777777" w:rsidR="00292EFE" w:rsidRPr="00513946" w:rsidRDefault="00292EFE" w:rsidP="00C3122E">
            <w:pPr>
              <w:jc w:val="left"/>
              <w:rPr>
                <w:szCs w:val="22"/>
                <w:lang w:eastAsia="en-GB"/>
              </w:rPr>
            </w:pPr>
            <w:proofErr w:type="spellStart"/>
            <w:r w:rsidRPr="00513946">
              <w:rPr>
                <w:szCs w:val="22"/>
                <w:lang w:eastAsia="en-GB"/>
              </w:rPr>
              <w:t>Utc</w:t>
            </w:r>
            <w:proofErr w:type="spellEnd"/>
            <w:r w:rsidRPr="00513946">
              <w:rPr>
                <w:szCs w:val="22"/>
                <w:lang w:eastAsia="en-GB"/>
              </w:rPr>
              <w:t xml:space="preserve"> timestamp of account creation provided by Reddit API</w:t>
            </w:r>
          </w:p>
        </w:tc>
      </w:tr>
      <w:tr w:rsidR="00292EFE" w:rsidRPr="00513946" w14:paraId="5F563440" w14:textId="77777777" w:rsidTr="002A1B15">
        <w:trPr>
          <w:trHeight w:val="113"/>
        </w:trPr>
        <w:tc>
          <w:tcPr>
            <w:tcW w:w="225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80CAD50" w14:textId="77777777" w:rsidR="00292EFE" w:rsidRPr="00513946" w:rsidRDefault="00292EFE" w:rsidP="00C3122E">
            <w:pPr>
              <w:jc w:val="left"/>
              <w:rPr>
                <w:szCs w:val="22"/>
                <w:lang w:eastAsia="en-GB"/>
              </w:rPr>
            </w:pPr>
            <w:proofErr w:type="spellStart"/>
            <w:r w:rsidRPr="00513946">
              <w:rPr>
                <w:szCs w:val="22"/>
                <w:lang w:eastAsia="en-GB"/>
              </w:rPr>
              <w:t>n_posts</w:t>
            </w:r>
            <w:proofErr w:type="spellEnd"/>
          </w:p>
        </w:tc>
        <w:tc>
          <w:tcPr>
            <w:tcW w:w="73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9619320" w14:textId="77777777" w:rsidR="00292EFE" w:rsidRPr="00513946" w:rsidRDefault="00292EFE" w:rsidP="00C3122E">
            <w:pPr>
              <w:jc w:val="left"/>
              <w:rPr>
                <w:szCs w:val="22"/>
                <w:lang w:eastAsia="en-GB"/>
              </w:rPr>
            </w:pPr>
            <w:r w:rsidRPr="00513946">
              <w:rPr>
                <w:szCs w:val="22"/>
                <w:lang w:eastAsia="en-GB"/>
              </w:rPr>
              <w:t>Total number of posts (submissions and comments) of this user in the dataset</w:t>
            </w:r>
          </w:p>
        </w:tc>
      </w:tr>
      <w:tr w:rsidR="00292EFE" w:rsidRPr="00513946" w14:paraId="1DF7CD99" w14:textId="77777777" w:rsidTr="002A1B15">
        <w:trPr>
          <w:trHeight w:val="113"/>
        </w:trPr>
        <w:tc>
          <w:tcPr>
            <w:tcW w:w="225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1F5E3C" w14:textId="77777777" w:rsidR="00292EFE" w:rsidRPr="00513946" w:rsidRDefault="00292EFE" w:rsidP="00C3122E">
            <w:pPr>
              <w:jc w:val="left"/>
              <w:rPr>
                <w:szCs w:val="22"/>
                <w:lang w:eastAsia="en-GB"/>
              </w:rPr>
            </w:pPr>
            <w:proofErr w:type="spellStart"/>
            <w:r w:rsidRPr="00513946">
              <w:rPr>
                <w:szCs w:val="22"/>
                <w:lang w:eastAsia="en-GB"/>
              </w:rPr>
              <w:t>n_submissions</w:t>
            </w:r>
            <w:proofErr w:type="spellEnd"/>
          </w:p>
        </w:tc>
        <w:tc>
          <w:tcPr>
            <w:tcW w:w="73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36ED541" w14:textId="77777777" w:rsidR="00292EFE" w:rsidRPr="00513946" w:rsidRDefault="00292EFE" w:rsidP="00C3122E">
            <w:pPr>
              <w:jc w:val="left"/>
              <w:rPr>
                <w:szCs w:val="22"/>
                <w:lang w:eastAsia="en-GB"/>
              </w:rPr>
            </w:pPr>
            <w:r w:rsidRPr="00513946">
              <w:rPr>
                <w:szCs w:val="22"/>
                <w:lang w:eastAsia="en-GB"/>
              </w:rPr>
              <w:t>Total number of submissions of this user in the dataset</w:t>
            </w:r>
          </w:p>
        </w:tc>
      </w:tr>
      <w:tr w:rsidR="00292EFE" w:rsidRPr="00513946" w14:paraId="7F3881E1" w14:textId="77777777" w:rsidTr="002A1B15">
        <w:trPr>
          <w:trHeight w:val="113"/>
        </w:trPr>
        <w:tc>
          <w:tcPr>
            <w:tcW w:w="225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9715C9" w14:textId="77777777" w:rsidR="00292EFE" w:rsidRPr="00513946" w:rsidRDefault="00292EFE" w:rsidP="00C3122E">
            <w:pPr>
              <w:jc w:val="left"/>
              <w:rPr>
                <w:szCs w:val="22"/>
                <w:lang w:eastAsia="en-GB"/>
              </w:rPr>
            </w:pPr>
            <w:proofErr w:type="spellStart"/>
            <w:r w:rsidRPr="00513946">
              <w:rPr>
                <w:szCs w:val="22"/>
                <w:lang w:eastAsia="en-GB"/>
              </w:rPr>
              <w:t>n_comments</w:t>
            </w:r>
            <w:proofErr w:type="spellEnd"/>
          </w:p>
        </w:tc>
        <w:tc>
          <w:tcPr>
            <w:tcW w:w="73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D2BAA7E" w14:textId="77777777" w:rsidR="00292EFE" w:rsidRPr="00513946" w:rsidRDefault="00292EFE" w:rsidP="00C3122E">
            <w:pPr>
              <w:jc w:val="left"/>
              <w:rPr>
                <w:szCs w:val="22"/>
                <w:lang w:eastAsia="en-GB"/>
              </w:rPr>
            </w:pPr>
            <w:r w:rsidRPr="00513946">
              <w:rPr>
                <w:szCs w:val="22"/>
                <w:lang w:eastAsia="en-GB"/>
              </w:rPr>
              <w:t>Total number of comments of this user in the dataset</w:t>
            </w:r>
          </w:p>
        </w:tc>
      </w:tr>
      <w:tr w:rsidR="00292EFE" w:rsidRPr="00513946" w14:paraId="14D21319" w14:textId="77777777" w:rsidTr="002A1B15">
        <w:trPr>
          <w:trHeight w:val="113"/>
        </w:trPr>
        <w:tc>
          <w:tcPr>
            <w:tcW w:w="225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5DB9A56" w14:textId="77777777" w:rsidR="00292EFE" w:rsidRPr="00513946" w:rsidRDefault="00292EFE" w:rsidP="00C3122E">
            <w:pPr>
              <w:jc w:val="left"/>
              <w:rPr>
                <w:szCs w:val="22"/>
                <w:lang w:eastAsia="en-GB"/>
              </w:rPr>
            </w:pPr>
            <w:proofErr w:type="spellStart"/>
            <w:r w:rsidRPr="00513946">
              <w:rPr>
                <w:szCs w:val="22"/>
                <w:lang w:eastAsia="en-GB"/>
              </w:rPr>
              <w:t>first_post_created_at</w:t>
            </w:r>
            <w:proofErr w:type="spellEnd"/>
          </w:p>
        </w:tc>
        <w:tc>
          <w:tcPr>
            <w:tcW w:w="73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4BCA9FC" w14:textId="77777777" w:rsidR="00292EFE" w:rsidRPr="00513946" w:rsidRDefault="00292EFE" w:rsidP="00C3122E">
            <w:pPr>
              <w:jc w:val="left"/>
              <w:rPr>
                <w:szCs w:val="22"/>
                <w:lang w:eastAsia="en-GB"/>
              </w:rPr>
            </w:pPr>
            <w:r w:rsidRPr="00513946">
              <w:rPr>
                <w:szCs w:val="22"/>
                <w:lang w:eastAsia="en-GB"/>
              </w:rPr>
              <w:t>UTC timestamp of first post by this user in the dataset</w:t>
            </w:r>
          </w:p>
        </w:tc>
      </w:tr>
      <w:tr w:rsidR="00292EFE" w:rsidRPr="00513946" w14:paraId="4B377CC0" w14:textId="77777777" w:rsidTr="002A1B15">
        <w:trPr>
          <w:trHeight w:val="113"/>
        </w:trPr>
        <w:tc>
          <w:tcPr>
            <w:tcW w:w="225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A3364CC" w14:textId="77777777" w:rsidR="00292EFE" w:rsidRPr="00513946" w:rsidRDefault="00292EFE" w:rsidP="00C3122E">
            <w:pPr>
              <w:jc w:val="left"/>
              <w:rPr>
                <w:szCs w:val="22"/>
                <w:lang w:eastAsia="en-GB"/>
              </w:rPr>
            </w:pPr>
            <w:proofErr w:type="spellStart"/>
            <w:r w:rsidRPr="00513946">
              <w:rPr>
                <w:szCs w:val="22"/>
                <w:lang w:eastAsia="en-GB"/>
              </w:rPr>
              <w:t>days_to_first_post</w:t>
            </w:r>
            <w:proofErr w:type="spellEnd"/>
          </w:p>
        </w:tc>
        <w:tc>
          <w:tcPr>
            <w:tcW w:w="73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0AEC13A" w14:textId="77777777" w:rsidR="00292EFE" w:rsidRPr="00513946" w:rsidRDefault="00292EFE" w:rsidP="00C3122E">
            <w:pPr>
              <w:jc w:val="left"/>
              <w:rPr>
                <w:szCs w:val="22"/>
                <w:lang w:eastAsia="en-GB"/>
              </w:rPr>
            </w:pPr>
            <w:r w:rsidRPr="00513946">
              <w:rPr>
                <w:szCs w:val="22"/>
                <w:lang w:eastAsia="en-GB"/>
              </w:rPr>
              <w:t>Days between account creation and timestamp of first post by this user in the dataset (</w:t>
            </w:r>
            <w:proofErr w:type="spellStart"/>
            <w:r w:rsidRPr="00513946">
              <w:rPr>
                <w:szCs w:val="22"/>
                <w:lang w:eastAsia="en-GB"/>
              </w:rPr>
              <w:t>post.created_at</w:t>
            </w:r>
            <w:proofErr w:type="spellEnd"/>
            <w:r w:rsidRPr="00513946">
              <w:rPr>
                <w:szCs w:val="22"/>
                <w:lang w:eastAsia="en-GB"/>
              </w:rPr>
              <w:t xml:space="preserve"> - </w:t>
            </w:r>
            <w:proofErr w:type="spellStart"/>
            <w:r w:rsidRPr="00513946">
              <w:rPr>
                <w:szCs w:val="22"/>
                <w:lang w:eastAsia="en-GB"/>
              </w:rPr>
              <w:t>user.created_at</w:t>
            </w:r>
            <w:proofErr w:type="spellEnd"/>
            <w:r w:rsidRPr="00513946">
              <w:rPr>
                <w:szCs w:val="22"/>
                <w:lang w:eastAsia="en-GB"/>
              </w:rPr>
              <w:t>)</w:t>
            </w:r>
          </w:p>
        </w:tc>
      </w:tr>
      <w:tr w:rsidR="00292EFE" w:rsidRPr="00513946" w14:paraId="307FE292" w14:textId="77777777" w:rsidTr="002A1B15">
        <w:trPr>
          <w:trHeight w:val="113"/>
        </w:trPr>
        <w:tc>
          <w:tcPr>
            <w:tcW w:w="225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B9B1D0" w14:textId="77777777" w:rsidR="00292EFE" w:rsidRPr="00513946" w:rsidRDefault="00292EFE" w:rsidP="00C3122E">
            <w:pPr>
              <w:jc w:val="left"/>
              <w:rPr>
                <w:szCs w:val="22"/>
                <w:lang w:eastAsia="en-GB"/>
              </w:rPr>
            </w:pPr>
            <w:proofErr w:type="spellStart"/>
            <w:r w:rsidRPr="00513946">
              <w:rPr>
                <w:szCs w:val="22"/>
                <w:lang w:eastAsia="en-GB"/>
              </w:rPr>
              <w:t>active_days</w:t>
            </w:r>
            <w:proofErr w:type="spellEnd"/>
          </w:p>
        </w:tc>
        <w:tc>
          <w:tcPr>
            <w:tcW w:w="73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0E73242" w14:textId="77777777" w:rsidR="00292EFE" w:rsidRPr="00513946" w:rsidRDefault="00292EFE" w:rsidP="00C3122E">
            <w:pPr>
              <w:jc w:val="left"/>
              <w:rPr>
                <w:szCs w:val="22"/>
                <w:lang w:eastAsia="en-GB"/>
              </w:rPr>
            </w:pPr>
            <w:r w:rsidRPr="00513946">
              <w:rPr>
                <w:szCs w:val="22"/>
                <w:lang w:eastAsia="en-GB"/>
              </w:rPr>
              <w:t>Days between first and last post of this user in the dataset</w:t>
            </w:r>
          </w:p>
        </w:tc>
      </w:tr>
      <w:tr w:rsidR="00292EFE" w:rsidRPr="00513946" w14:paraId="2C2D1C7D" w14:textId="77777777" w:rsidTr="002A1B15">
        <w:trPr>
          <w:trHeight w:val="113"/>
        </w:trPr>
        <w:tc>
          <w:tcPr>
            <w:tcW w:w="225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523D7A7" w14:textId="77777777" w:rsidR="00292EFE" w:rsidRPr="00513946" w:rsidRDefault="00292EFE" w:rsidP="00C3122E">
            <w:pPr>
              <w:jc w:val="left"/>
              <w:rPr>
                <w:szCs w:val="22"/>
                <w:lang w:eastAsia="en-GB"/>
              </w:rPr>
            </w:pPr>
            <w:r w:rsidRPr="00513946">
              <w:rPr>
                <w:szCs w:val="22"/>
                <w:lang w:eastAsia="en-GB"/>
              </w:rPr>
              <w:t>activity</w:t>
            </w:r>
          </w:p>
        </w:tc>
        <w:tc>
          <w:tcPr>
            <w:tcW w:w="73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B14E8A0" w14:textId="77777777" w:rsidR="00292EFE" w:rsidRPr="00513946" w:rsidRDefault="00292EFE" w:rsidP="00C3122E">
            <w:pPr>
              <w:jc w:val="left"/>
              <w:rPr>
                <w:szCs w:val="22"/>
                <w:lang w:eastAsia="en-GB"/>
              </w:rPr>
            </w:pPr>
            <w:proofErr w:type="spellStart"/>
            <w:r w:rsidRPr="00513946">
              <w:rPr>
                <w:szCs w:val="22"/>
                <w:lang w:eastAsia="en-GB"/>
              </w:rPr>
              <w:t>n_posts</w:t>
            </w:r>
            <w:proofErr w:type="spellEnd"/>
            <w:r w:rsidRPr="00513946">
              <w:rPr>
                <w:szCs w:val="22"/>
                <w:lang w:eastAsia="en-GB"/>
              </w:rPr>
              <w:t xml:space="preserve"> / </w:t>
            </w:r>
            <w:proofErr w:type="spellStart"/>
            <w:r w:rsidRPr="00513946">
              <w:rPr>
                <w:szCs w:val="22"/>
                <w:lang w:eastAsia="en-GB"/>
              </w:rPr>
              <w:t>active_days</w:t>
            </w:r>
            <w:proofErr w:type="spellEnd"/>
          </w:p>
        </w:tc>
      </w:tr>
      <w:tr w:rsidR="00292EFE" w:rsidRPr="00513946" w14:paraId="071AC20C" w14:textId="77777777" w:rsidTr="002A1B15">
        <w:trPr>
          <w:trHeight w:val="113"/>
        </w:trPr>
        <w:tc>
          <w:tcPr>
            <w:tcW w:w="9619" w:type="dxa"/>
            <w:gridSpan w:val="2"/>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9AAC37F" w14:textId="70D32422" w:rsidR="00292EFE" w:rsidRPr="00513946" w:rsidRDefault="00292EFE" w:rsidP="00C3122E">
            <w:pPr>
              <w:jc w:val="left"/>
              <w:rPr>
                <w:szCs w:val="22"/>
                <w:lang w:eastAsia="en-GB"/>
              </w:rPr>
            </w:pPr>
            <w:r w:rsidRPr="00513946">
              <w:rPr>
                <w:szCs w:val="22"/>
                <w:lang w:eastAsia="en-GB"/>
              </w:rPr>
              <w:t xml:space="preserve">User characteristics derived from post texts + meta data via NLP – see </w:t>
            </w:r>
            <w:r w:rsidRPr="00513946">
              <w:rPr>
                <w:szCs w:val="22"/>
                <w:lang w:eastAsia="en-GB"/>
              </w:rPr>
              <w:fldChar w:fldCharType="begin" w:fldLock="1"/>
            </w:r>
            <w:r w:rsidR="009C6E46" w:rsidRPr="00513946">
              <w:rPr>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page":"1-14","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rsidRPr="00513946">
              <w:rPr>
                <w:szCs w:val="22"/>
                <w:lang w:eastAsia="en-GB"/>
              </w:rPr>
              <w:fldChar w:fldCharType="separate"/>
            </w:r>
            <w:r w:rsidRPr="00513946">
              <w:rPr>
                <w:noProof/>
                <w:szCs w:val="22"/>
                <w:lang w:eastAsia="en-GB"/>
              </w:rPr>
              <w:t xml:space="preserve">(Jagfeld </w:t>
            </w:r>
            <w:r w:rsidRPr="00513946">
              <w:rPr>
                <w:i/>
                <w:noProof/>
                <w:szCs w:val="22"/>
                <w:lang w:eastAsia="en-GB"/>
              </w:rPr>
              <w:t>et al.</w:t>
            </w:r>
            <w:r w:rsidRPr="00513946">
              <w:rPr>
                <w:noProof/>
                <w:szCs w:val="22"/>
                <w:lang w:eastAsia="en-GB"/>
              </w:rPr>
              <w:t>, 2021)</w:t>
            </w:r>
            <w:r w:rsidRPr="00513946">
              <w:rPr>
                <w:szCs w:val="22"/>
                <w:lang w:eastAsia="en-GB"/>
              </w:rPr>
              <w:fldChar w:fldCharType="end"/>
            </w:r>
          </w:p>
        </w:tc>
      </w:tr>
      <w:tr w:rsidR="00292EFE" w:rsidRPr="00513946" w14:paraId="17561105" w14:textId="77777777" w:rsidTr="002A1B15">
        <w:trPr>
          <w:trHeight w:val="113"/>
        </w:trPr>
        <w:tc>
          <w:tcPr>
            <w:tcW w:w="225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892F0D8" w14:textId="77777777" w:rsidR="00292EFE" w:rsidRPr="00513946" w:rsidRDefault="00292EFE" w:rsidP="00C3122E">
            <w:pPr>
              <w:jc w:val="left"/>
              <w:rPr>
                <w:szCs w:val="22"/>
                <w:lang w:eastAsia="en-GB"/>
              </w:rPr>
            </w:pPr>
            <w:r w:rsidRPr="00513946">
              <w:rPr>
                <w:szCs w:val="22"/>
                <w:lang w:eastAsia="en-GB"/>
              </w:rPr>
              <w:t>gender</w:t>
            </w:r>
          </w:p>
        </w:tc>
        <w:tc>
          <w:tcPr>
            <w:tcW w:w="73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82E67EF" w14:textId="77777777" w:rsidR="00292EFE" w:rsidRPr="00513946" w:rsidRDefault="00292EFE" w:rsidP="00C3122E">
            <w:pPr>
              <w:jc w:val="left"/>
              <w:rPr>
                <w:szCs w:val="22"/>
                <w:lang w:eastAsia="en-GB"/>
              </w:rPr>
            </w:pPr>
            <w:r w:rsidRPr="00513946">
              <w:rPr>
                <w:szCs w:val="22"/>
                <w:lang w:eastAsia="en-GB"/>
              </w:rPr>
              <w:t>Automatically assigned binary gender identity (masculine/feminine)</w:t>
            </w:r>
          </w:p>
        </w:tc>
      </w:tr>
      <w:tr w:rsidR="00292EFE" w:rsidRPr="00513946" w14:paraId="126B0B5A" w14:textId="77777777" w:rsidTr="002A1B15">
        <w:trPr>
          <w:trHeight w:val="113"/>
        </w:trPr>
        <w:tc>
          <w:tcPr>
            <w:tcW w:w="225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BD7B472" w14:textId="77777777" w:rsidR="00292EFE" w:rsidRPr="00513946" w:rsidRDefault="00292EFE" w:rsidP="00C3122E">
            <w:pPr>
              <w:jc w:val="left"/>
              <w:rPr>
                <w:szCs w:val="22"/>
                <w:lang w:eastAsia="en-GB"/>
              </w:rPr>
            </w:pPr>
            <w:r w:rsidRPr="00513946">
              <w:rPr>
                <w:szCs w:val="22"/>
                <w:lang w:eastAsia="en-GB"/>
              </w:rPr>
              <w:t>dob</w:t>
            </w:r>
          </w:p>
        </w:tc>
        <w:tc>
          <w:tcPr>
            <w:tcW w:w="73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D326C20" w14:textId="77777777" w:rsidR="00292EFE" w:rsidRPr="00513946" w:rsidRDefault="00292EFE" w:rsidP="00C3122E">
            <w:pPr>
              <w:jc w:val="left"/>
              <w:rPr>
                <w:szCs w:val="22"/>
                <w:lang w:eastAsia="en-GB"/>
              </w:rPr>
            </w:pPr>
            <w:r w:rsidRPr="00513946">
              <w:rPr>
                <w:szCs w:val="22"/>
                <w:lang w:eastAsia="en-GB"/>
              </w:rPr>
              <w:t>Automatically assigned date of birth</w:t>
            </w:r>
          </w:p>
        </w:tc>
      </w:tr>
      <w:tr w:rsidR="00292EFE" w:rsidRPr="00513946" w14:paraId="2BAD900E" w14:textId="77777777" w:rsidTr="002A1B15">
        <w:trPr>
          <w:trHeight w:val="113"/>
        </w:trPr>
        <w:tc>
          <w:tcPr>
            <w:tcW w:w="225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F9F3BC3" w14:textId="77777777" w:rsidR="00292EFE" w:rsidRPr="00513946" w:rsidRDefault="00292EFE" w:rsidP="00C3122E">
            <w:pPr>
              <w:jc w:val="left"/>
              <w:rPr>
                <w:szCs w:val="22"/>
                <w:lang w:eastAsia="en-GB"/>
              </w:rPr>
            </w:pPr>
            <w:r w:rsidRPr="00513946">
              <w:rPr>
                <w:szCs w:val="22"/>
                <w:lang w:eastAsia="en-GB"/>
              </w:rPr>
              <w:t>country</w:t>
            </w:r>
          </w:p>
        </w:tc>
        <w:tc>
          <w:tcPr>
            <w:tcW w:w="73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AC466EF" w14:textId="77777777" w:rsidR="00292EFE" w:rsidRPr="00513946" w:rsidRDefault="00292EFE" w:rsidP="00C3122E">
            <w:pPr>
              <w:jc w:val="left"/>
              <w:rPr>
                <w:szCs w:val="22"/>
                <w:lang w:eastAsia="en-GB"/>
              </w:rPr>
            </w:pPr>
            <w:r w:rsidRPr="00513946">
              <w:rPr>
                <w:szCs w:val="22"/>
                <w:lang w:eastAsia="en-GB"/>
              </w:rPr>
              <w:t>Automatically assigned country of origin</w:t>
            </w:r>
          </w:p>
        </w:tc>
      </w:tr>
      <w:tr w:rsidR="00292EFE" w:rsidRPr="00513946" w14:paraId="1962D906" w14:textId="77777777" w:rsidTr="002A1B15">
        <w:trPr>
          <w:trHeight w:val="113"/>
        </w:trPr>
        <w:tc>
          <w:tcPr>
            <w:tcW w:w="225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C7C2986" w14:textId="77777777" w:rsidR="00292EFE" w:rsidRPr="00513946" w:rsidRDefault="00292EFE" w:rsidP="00C3122E">
            <w:pPr>
              <w:jc w:val="left"/>
              <w:rPr>
                <w:szCs w:val="22"/>
                <w:lang w:eastAsia="en-GB"/>
              </w:rPr>
            </w:pPr>
            <w:r w:rsidRPr="00513946">
              <w:rPr>
                <w:szCs w:val="22"/>
                <w:lang w:eastAsia="en-GB"/>
              </w:rPr>
              <w:t>comorbidities</w:t>
            </w:r>
          </w:p>
        </w:tc>
        <w:tc>
          <w:tcPr>
            <w:tcW w:w="73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251DB9D" w14:textId="77777777" w:rsidR="00292EFE" w:rsidRPr="00513946" w:rsidRDefault="00292EFE" w:rsidP="00C3122E">
            <w:pPr>
              <w:jc w:val="left"/>
              <w:rPr>
                <w:szCs w:val="22"/>
                <w:lang w:eastAsia="en-GB"/>
              </w:rPr>
            </w:pPr>
            <w:r w:rsidRPr="00513946">
              <w:rPr>
                <w:szCs w:val="22"/>
                <w:lang w:eastAsia="en-GB"/>
              </w:rPr>
              <w:t>Other self-reported MH diagnoses of the user</w:t>
            </w:r>
          </w:p>
        </w:tc>
      </w:tr>
      <w:tr w:rsidR="00292EFE" w:rsidRPr="00513946" w14:paraId="6BA9D56D" w14:textId="77777777" w:rsidTr="002A1B15">
        <w:trPr>
          <w:trHeight w:val="113"/>
        </w:trPr>
        <w:tc>
          <w:tcPr>
            <w:tcW w:w="225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02C7D7F" w14:textId="77777777" w:rsidR="00292EFE" w:rsidRPr="00513946" w:rsidRDefault="00292EFE" w:rsidP="00C3122E">
            <w:pPr>
              <w:jc w:val="left"/>
              <w:rPr>
                <w:szCs w:val="22"/>
                <w:lang w:eastAsia="en-GB"/>
              </w:rPr>
            </w:pPr>
            <w:proofErr w:type="spellStart"/>
            <w:r w:rsidRPr="00513946">
              <w:rPr>
                <w:color w:val="000000"/>
                <w:szCs w:val="22"/>
                <w:lang w:eastAsia="en-GB"/>
              </w:rPr>
              <w:t>avg_posting_age</w:t>
            </w:r>
            <w:proofErr w:type="spellEnd"/>
          </w:p>
        </w:tc>
        <w:tc>
          <w:tcPr>
            <w:tcW w:w="73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5D73219" w14:textId="77777777" w:rsidR="00292EFE" w:rsidRPr="00513946" w:rsidRDefault="00292EFE" w:rsidP="00C3122E">
            <w:pPr>
              <w:jc w:val="left"/>
              <w:rPr>
                <w:szCs w:val="22"/>
                <w:lang w:eastAsia="en-GB"/>
              </w:rPr>
            </w:pPr>
            <w:r w:rsidRPr="00513946">
              <w:rPr>
                <w:color w:val="000000"/>
                <w:szCs w:val="22"/>
                <w:lang w:eastAsia="en-GB"/>
              </w:rPr>
              <w:t>Average age of the user when they made a post in the dataset</w:t>
            </w:r>
          </w:p>
        </w:tc>
      </w:tr>
      <w:tr w:rsidR="00292EFE" w:rsidRPr="00513946" w14:paraId="2CBE173F" w14:textId="77777777" w:rsidTr="002A1B15">
        <w:trPr>
          <w:trHeight w:val="113"/>
        </w:trPr>
        <w:tc>
          <w:tcPr>
            <w:tcW w:w="225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D6DB7D9" w14:textId="77777777" w:rsidR="00292EFE" w:rsidRPr="00513946" w:rsidRDefault="00292EFE" w:rsidP="00C3122E">
            <w:pPr>
              <w:jc w:val="left"/>
              <w:rPr>
                <w:szCs w:val="22"/>
                <w:lang w:eastAsia="en-GB"/>
              </w:rPr>
            </w:pPr>
            <w:proofErr w:type="spellStart"/>
            <w:r w:rsidRPr="00513946">
              <w:rPr>
                <w:color w:val="000000"/>
                <w:szCs w:val="22"/>
                <w:lang w:eastAsia="en-GB"/>
              </w:rPr>
              <w:lastRenderedPageBreak/>
              <w:t>age_group</w:t>
            </w:r>
            <w:proofErr w:type="spellEnd"/>
          </w:p>
        </w:tc>
        <w:tc>
          <w:tcPr>
            <w:tcW w:w="736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532E669" w14:textId="77777777" w:rsidR="00292EFE" w:rsidRPr="00513946" w:rsidRDefault="00292EFE" w:rsidP="00C3122E">
            <w:pPr>
              <w:jc w:val="left"/>
              <w:rPr>
                <w:szCs w:val="22"/>
                <w:lang w:eastAsia="en-GB"/>
              </w:rPr>
            </w:pPr>
            <w:r w:rsidRPr="00513946">
              <w:rPr>
                <w:color w:val="000000"/>
                <w:szCs w:val="22"/>
                <w:lang w:eastAsia="en-GB"/>
              </w:rPr>
              <w:t xml:space="preserve">Age group assigned based on </w:t>
            </w:r>
            <w:proofErr w:type="spellStart"/>
            <w:r w:rsidRPr="00513946">
              <w:rPr>
                <w:color w:val="000000"/>
                <w:szCs w:val="22"/>
                <w:lang w:eastAsia="en-GB"/>
              </w:rPr>
              <w:t>avg_posting_age</w:t>
            </w:r>
            <w:proofErr w:type="spellEnd"/>
            <w:r w:rsidRPr="00513946">
              <w:rPr>
                <w:color w:val="000000"/>
                <w:szCs w:val="22"/>
                <w:lang w:eastAsia="en-GB"/>
              </w:rPr>
              <w:t xml:space="preserve"> (13-17: teenager, 18-29: young-adult, 30-49: adult, 50-64: middle-aged, 65+: senior)</w:t>
            </w:r>
          </w:p>
        </w:tc>
      </w:tr>
    </w:tbl>
    <w:p w14:paraId="2749B502" w14:textId="77777777" w:rsidR="008E3571" w:rsidRDefault="008E3571" w:rsidP="00514D1F">
      <w:pPr>
        <w:jc w:val="left"/>
        <w:rPr>
          <w:rFonts w:ascii="Calibri" w:hAnsi="Calibri" w:cs="Calibri"/>
          <w:szCs w:val="22"/>
          <w:lang w:eastAsia="en-GB"/>
        </w:rPr>
      </w:pPr>
    </w:p>
    <w:p w14:paraId="0E41B2C2" w14:textId="77777777" w:rsidR="000D60FF" w:rsidRDefault="000D60FF" w:rsidP="00AF5EE6"/>
    <w:p w14:paraId="2CF3BEA3" w14:textId="5D91836A" w:rsidR="001C2397" w:rsidRDefault="00CC363B" w:rsidP="00490CF3">
      <w:pPr>
        <w:pStyle w:val="Heading1"/>
        <w:ind w:left="0" w:firstLine="0"/>
      </w:pPr>
      <w:r>
        <w:t>REFERENCES</w:t>
      </w:r>
    </w:p>
    <w:p w14:paraId="5D340801" w14:textId="65EC9BCF" w:rsidR="00EC4509" w:rsidRPr="00EC4509" w:rsidRDefault="00896890" w:rsidP="00EC4509">
      <w:pPr>
        <w:widowControl w:val="0"/>
        <w:autoSpaceDE w:val="0"/>
        <w:autoSpaceDN w:val="0"/>
        <w:adjustRightInd w:val="0"/>
        <w:rPr>
          <w:noProof/>
          <w:szCs w:val="24"/>
        </w:rPr>
      </w:pPr>
      <w:r>
        <w:fldChar w:fldCharType="begin" w:fldLock="1"/>
      </w:r>
      <w:r>
        <w:instrText xml:space="preserve">ADDIN Mendeley Bibliography CSL_BIBLIOGRAPHY </w:instrText>
      </w:r>
      <w:r>
        <w:fldChar w:fldCharType="separate"/>
      </w:r>
      <w:r w:rsidR="00EC4509" w:rsidRPr="00EC4509">
        <w:rPr>
          <w:noProof/>
          <w:szCs w:val="24"/>
        </w:rPr>
        <w:t xml:space="preserve">Bird, S., Loper, E. and Klein, E. (2009) </w:t>
      </w:r>
      <w:r w:rsidR="00EC4509" w:rsidRPr="00EC4509">
        <w:rPr>
          <w:i/>
          <w:iCs/>
          <w:noProof/>
          <w:szCs w:val="24"/>
        </w:rPr>
        <w:t>Natural Language Processing with Python</w:t>
      </w:r>
      <w:r w:rsidR="00EC4509" w:rsidRPr="00EC4509">
        <w:rPr>
          <w:noProof/>
          <w:szCs w:val="24"/>
        </w:rPr>
        <w:t>. O’Reilly Media Inc. Available at: https://www.nltk.org/.</w:t>
      </w:r>
    </w:p>
    <w:p w14:paraId="3023EF3F" w14:textId="77777777" w:rsidR="00EC4509" w:rsidRPr="00EC4509" w:rsidRDefault="00EC4509" w:rsidP="00EC4509">
      <w:pPr>
        <w:widowControl w:val="0"/>
        <w:autoSpaceDE w:val="0"/>
        <w:autoSpaceDN w:val="0"/>
        <w:adjustRightInd w:val="0"/>
        <w:rPr>
          <w:noProof/>
          <w:szCs w:val="24"/>
        </w:rPr>
      </w:pPr>
      <w:r w:rsidRPr="00EC4509">
        <w:rPr>
          <w:noProof/>
          <w:szCs w:val="24"/>
        </w:rPr>
        <w:t xml:space="preserve">Jagfeld, G. </w:t>
      </w:r>
      <w:r w:rsidRPr="00EC4509">
        <w:rPr>
          <w:i/>
          <w:iCs/>
          <w:noProof/>
          <w:szCs w:val="24"/>
        </w:rPr>
        <w:t>et al.</w:t>
      </w:r>
      <w:r w:rsidRPr="00EC4509">
        <w:rPr>
          <w:noProof/>
          <w:szCs w:val="24"/>
        </w:rPr>
        <w:t xml:space="preserve"> (2021) ‘Understanding who uses Reddit: Profiling individuals with a self-reported bipolar disorder diagnosis’, in </w:t>
      </w:r>
      <w:r w:rsidRPr="00EC4509">
        <w:rPr>
          <w:i/>
          <w:iCs/>
          <w:noProof/>
          <w:szCs w:val="24"/>
        </w:rPr>
        <w:t>Proceedings of the Seventh Workshop on Computational Linguistics and Clinical Psychology: Improving Access at NAACL 2021</w:t>
      </w:r>
      <w:r w:rsidRPr="00EC4509">
        <w:rPr>
          <w:noProof/>
          <w:szCs w:val="24"/>
        </w:rPr>
        <w:t>, pp. 1–14.</w:t>
      </w:r>
    </w:p>
    <w:p w14:paraId="6D9E1867" w14:textId="77777777" w:rsidR="00EC4509" w:rsidRPr="00EC4509" w:rsidRDefault="00EC4509" w:rsidP="00EC4509">
      <w:pPr>
        <w:widowControl w:val="0"/>
        <w:autoSpaceDE w:val="0"/>
        <w:autoSpaceDN w:val="0"/>
        <w:adjustRightInd w:val="0"/>
        <w:rPr>
          <w:noProof/>
          <w:szCs w:val="24"/>
        </w:rPr>
      </w:pPr>
      <w:r w:rsidRPr="00EC4509">
        <w:rPr>
          <w:noProof/>
          <w:szCs w:val="24"/>
        </w:rPr>
        <w:t xml:space="preserve">Jagfeld, G., Lobban, F., Humphreys, C., </w:t>
      </w:r>
      <w:r w:rsidRPr="00EC4509">
        <w:rPr>
          <w:i/>
          <w:iCs/>
          <w:noProof/>
          <w:szCs w:val="24"/>
        </w:rPr>
        <w:t>et al.</w:t>
      </w:r>
      <w:r w:rsidRPr="00EC4509">
        <w:rPr>
          <w:noProof/>
          <w:szCs w:val="24"/>
        </w:rPr>
        <w:t xml:space="preserve"> (2023) ‘How People With a Bipolar Disorder Diagnosis Talk About Personal Recovery in Peer Online Support Forums: Corpus Framework Analysis Using the POETIC Framework’, </w:t>
      </w:r>
      <w:r w:rsidRPr="00EC4509">
        <w:rPr>
          <w:i/>
          <w:iCs/>
          <w:noProof/>
          <w:szCs w:val="24"/>
        </w:rPr>
        <w:t>JMIR Med Inform</w:t>
      </w:r>
      <w:r w:rsidRPr="00EC4509">
        <w:rPr>
          <w:noProof/>
          <w:szCs w:val="24"/>
        </w:rPr>
        <w:t>, 11, p. e46544. doi: 10.2196/46544.</w:t>
      </w:r>
    </w:p>
    <w:p w14:paraId="651B236C" w14:textId="77777777" w:rsidR="00EC4509" w:rsidRPr="00EC4509" w:rsidRDefault="00EC4509" w:rsidP="00EC4509">
      <w:pPr>
        <w:widowControl w:val="0"/>
        <w:autoSpaceDE w:val="0"/>
        <w:autoSpaceDN w:val="0"/>
        <w:adjustRightInd w:val="0"/>
        <w:rPr>
          <w:noProof/>
          <w:szCs w:val="24"/>
        </w:rPr>
      </w:pPr>
      <w:r w:rsidRPr="00EC4509">
        <w:rPr>
          <w:noProof/>
          <w:szCs w:val="24"/>
        </w:rPr>
        <w:t xml:space="preserve">Jagfeld, G., Lobban, F., Davies, R., </w:t>
      </w:r>
      <w:r w:rsidRPr="00EC4509">
        <w:rPr>
          <w:i/>
          <w:iCs/>
          <w:noProof/>
          <w:szCs w:val="24"/>
        </w:rPr>
        <w:t>et al.</w:t>
      </w:r>
      <w:r w:rsidRPr="00EC4509">
        <w:rPr>
          <w:noProof/>
          <w:szCs w:val="24"/>
        </w:rPr>
        <w:t xml:space="preserve"> (2023) ‘Posting patterns in peer online support forums and their associations with emotions and mood in bipolar disorder: Exploratory analysis’, </w:t>
      </w:r>
      <w:r w:rsidRPr="00EC4509">
        <w:rPr>
          <w:i/>
          <w:iCs/>
          <w:noProof/>
          <w:szCs w:val="24"/>
        </w:rPr>
        <w:t>PLOS ONE</w:t>
      </w:r>
      <w:r w:rsidRPr="00EC4509">
        <w:rPr>
          <w:noProof/>
          <w:szCs w:val="24"/>
        </w:rPr>
        <w:t>, 18(9), p. e0291369. Available at: https://doi.org/10.1371/journal.pone.0291369.</w:t>
      </w:r>
    </w:p>
    <w:p w14:paraId="5D2AD7C0" w14:textId="77777777" w:rsidR="00EC4509" w:rsidRPr="00EC4509" w:rsidRDefault="00EC4509" w:rsidP="00EC4509">
      <w:pPr>
        <w:widowControl w:val="0"/>
        <w:autoSpaceDE w:val="0"/>
        <w:autoSpaceDN w:val="0"/>
        <w:adjustRightInd w:val="0"/>
        <w:rPr>
          <w:noProof/>
          <w:szCs w:val="24"/>
        </w:rPr>
      </w:pPr>
      <w:r w:rsidRPr="00EC4509">
        <w:rPr>
          <w:noProof/>
          <w:szCs w:val="24"/>
        </w:rPr>
        <w:t xml:space="preserve">Lui, M. and Baldwin, T. (2012) ‘langid.py: An Off-the-shelf Language Identification Tool’, </w:t>
      </w:r>
      <w:r w:rsidRPr="00EC4509">
        <w:rPr>
          <w:i/>
          <w:iCs/>
          <w:noProof/>
          <w:szCs w:val="24"/>
        </w:rPr>
        <w:t>Aclweb.Org</w:t>
      </w:r>
      <w:r w:rsidRPr="00EC4509">
        <w:rPr>
          <w:noProof/>
          <w:szCs w:val="24"/>
        </w:rPr>
        <w:t>, (July), pp. 25–30. Available at: http://www.aclweb.org/anthology-new/P/P12/P12-3005.pdf.</w:t>
      </w:r>
    </w:p>
    <w:p w14:paraId="4FA3C1B5" w14:textId="77777777" w:rsidR="00EC4509" w:rsidRPr="00EC4509" w:rsidRDefault="00EC4509" w:rsidP="00EC4509">
      <w:pPr>
        <w:widowControl w:val="0"/>
        <w:autoSpaceDE w:val="0"/>
        <w:autoSpaceDN w:val="0"/>
        <w:adjustRightInd w:val="0"/>
        <w:rPr>
          <w:noProof/>
        </w:rPr>
      </w:pPr>
      <w:r w:rsidRPr="00EC4509">
        <w:rPr>
          <w:noProof/>
          <w:szCs w:val="24"/>
        </w:rPr>
        <w:t xml:space="preserve">Pennebaker, J. W. </w:t>
      </w:r>
      <w:r w:rsidRPr="00EC4509">
        <w:rPr>
          <w:i/>
          <w:iCs/>
          <w:noProof/>
          <w:szCs w:val="24"/>
        </w:rPr>
        <w:t>et al.</w:t>
      </w:r>
      <w:r w:rsidRPr="00EC4509">
        <w:rPr>
          <w:noProof/>
          <w:szCs w:val="24"/>
        </w:rPr>
        <w:t xml:space="preserve"> (2015) </w:t>
      </w:r>
      <w:r w:rsidRPr="00EC4509">
        <w:rPr>
          <w:i/>
          <w:iCs/>
          <w:noProof/>
          <w:szCs w:val="24"/>
        </w:rPr>
        <w:t>The Development and Psychometric Properties of LIWC2015</w:t>
      </w:r>
      <w:r w:rsidRPr="00EC4509">
        <w:rPr>
          <w:noProof/>
          <w:szCs w:val="24"/>
        </w:rPr>
        <w:t>. Austin. doi: 10.15781/T29G6Z.</w:t>
      </w:r>
    </w:p>
    <w:p w14:paraId="4DA84C8E" w14:textId="7BB442CE" w:rsidR="00896890" w:rsidRPr="00896890" w:rsidRDefault="00896890" w:rsidP="00896890">
      <w:r>
        <w:fldChar w:fldCharType="end"/>
      </w:r>
    </w:p>
    <w:sectPr w:rsidR="00896890" w:rsidRPr="00896890" w:rsidSect="00B546C9">
      <w:headerReference w:type="default" r:id="rId20"/>
      <w:footerReference w:type="default" r:id="rId21"/>
      <w:pgSz w:w="11907" w:h="16840" w:code="9"/>
      <w:pgMar w:top="1134" w:right="1134" w:bottom="1134" w:left="1134" w:header="454" w:footer="454"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gfeld, Glorianna (Student)" w:date="2021-04-29T15:16:00Z" w:initials="GJ">
    <w:p w14:paraId="235486C0" w14:textId="5A9CC888" w:rsidR="00627084" w:rsidRDefault="00627084">
      <w:pPr>
        <w:pStyle w:val="CommentText"/>
      </w:pPr>
      <w:r>
        <w:rPr>
          <w:rStyle w:val="CommentReference"/>
        </w:rPr>
        <w:annotationRef/>
      </w:r>
      <w:r>
        <w:t>To update</w:t>
      </w:r>
      <w:r w:rsidR="00EE3043">
        <w:t xml:space="preserve"> by requester</w:t>
      </w:r>
    </w:p>
  </w:comment>
  <w:comment w:id="1" w:author="Mark Reynolds (Lancaster Uni Comments)" w:date="2020-12-03T23:36:00Z" w:initials="MR">
    <w:p w14:paraId="16D61FFE" w14:textId="3932B41A" w:rsidR="00BC0984" w:rsidRDefault="00BC0984">
      <w:pPr>
        <w:pStyle w:val="CommentText"/>
      </w:pPr>
      <w:r>
        <w:rPr>
          <w:rStyle w:val="CommentReference"/>
        </w:rPr>
        <w:annotationRef/>
      </w:r>
      <w:r w:rsidR="00EE3043">
        <w:t>To update by requester</w:t>
      </w:r>
    </w:p>
  </w:comment>
  <w:comment w:id="2" w:author="Mark Reynolds (Lancaster Uni Comments)" w:date="2020-12-03T23:37:00Z" w:initials="MR">
    <w:p w14:paraId="769310C7" w14:textId="1EA98265" w:rsidR="00BC0984" w:rsidRDefault="00BC0984">
      <w:pPr>
        <w:pStyle w:val="CommentText"/>
      </w:pPr>
      <w:r>
        <w:rPr>
          <w:rStyle w:val="CommentReference"/>
        </w:rPr>
        <w:annotationRef/>
      </w:r>
      <w:r w:rsidR="00EE3043">
        <w:t>To update by requester</w:t>
      </w:r>
    </w:p>
  </w:comment>
  <w:comment w:id="3" w:author="Mark Reynolds (Lancaster Uni Comments)" w:date="2020-12-03T23:37:00Z" w:initials="MR">
    <w:p w14:paraId="3DB458CC" w14:textId="7BD92B8F" w:rsidR="00BC0984" w:rsidRDefault="00BC0984">
      <w:pPr>
        <w:pStyle w:val="CommentText"/>
      </w:pPr>
      <w:r>
        <w:rPr>
          <w:rStyle w:val="CommentReference"/>
        </w:rPr>
        <w:annotationRef/>
      </w:r>
      <w:r w:rsidR="00EE3043">
        <w:t>To update by requester</w:t>
      </w:r>
    </w:p>
  </w:comment>
  <w:comment w:id="6" w:author="Mark Reynolds (Lancaster Uni Comments)" w:date="2020-12-03T23:40:00Z" w:initials="MR">
    <w:p w14:paraId="3FCACF6B" w14:textId="4CB7F376" w:rsidR="00BC0984" w:rsidRDefault="00BC0984">
      <w:pPr>
        <w:pStyle w:val="CommentText"/>
      </w:pPr>
      <w:r>
        <w:rPr>
          <w:rStyle w:val="CommentReference"/>
        </w:rPr>
        <w:annotationRef/>
      </w:r>
      <w:r w:rsidR="00EE3043">
        <w:t>To update by requester</w:t>
      </w:r>
    </w:p>
  </w:comment>
  <w:comment w:id="7" w:author="Mark Reynolds (Lancaster Uni Comments)" w:date="2020-12-03T23:42:00Z" w:initials="MR">
    <w:p w14:paraId="05B51719" w14:textId="58B3BCDA" w:rsidR="00730869" w:rsidRDefault="00730869">
      <w:pPr>
        <w:pStyle w:val="CommentText"/>
      </w:pPr>
      <w:r>
        <w:rPr>
          <w:rStyle w:val="CommentReference"/>
        </w:rPr>
        <w:annotationRef/>
      </w:r>
      <w:r w:rsidR="00EE3043">
        <w:t>To update by requester</w:t>
      </w:r>
    </w:p>
  </w:comment>
  <w:comment w:id="8" w:author="Mark Reynolds (Lancaster Uni Comments)" w:date="2020-12-03T23:43:00Z" w:initials="MR">
    <w:p w14:paraId="7915FD67" w14:textId="0DC7ED5C" w:rsidR="00730869" w:rsidRDefault="00730869">
      <w:pPr>
        <w:pStyle w:val="CommentText"/>
      </w:pPr>
      <w:r>
        <w:rPr>
          <w:rStyle w:val="CommentReference"/>
        </w:rPr>
        <w:annotationRef/>
      </w:r>
      <w:r w:rsidR="00EE3043">
        <w:t>To update by requester</w:t>
      </w:r>
    </w:p>
  </w:comment>
  <w:comment w:id="9" w:author="Mark Reynolds (Lancaster Uni Comments)" w:date="2020-12-03T23:44:00Z" w:initials="MR">
    <w:p w14:paraId="1E522E60" w14:textId="56DC5E73" w:rsidR="00730869" w:rsidRDefault="00730869">
      <w:pPr>
        <w:pStyle w:val="CommentText"/>
      </w:pPr>
      <w:r>
        <w:rPr>
          <w:rStyle w:val="CommentReference"/>
        </w:rPr>
        <w:annotationRef/>
      </w:r>
      <w:r w:rsidR="00EE3043">
        <w:t>To update by requester</w:t>
      </w:r>
    </w:p>
  </w:comment>
  <w:comment w:id="10" w:author="Jagfeld, Glorianna" w:date="2023-09-28T00:21:00Z" w:initials="JG">
    <w:p w14:paraId="644A790B" w14:textId="2C1DAECE" w:rsidR="00EE3043" w:rsidRDefault="00EE3043">
      <w:pPr>
        <w:pStyle w:val="CommentText"/>
      </w:pPr>
      <w:r>
        <w:rPr>
          <w:rStyle w:val="CommentReference"/>
        </w:rPr>
        <w:annotationRef/>
      </w:r>
      <w:r>
        <w:t>Please tick all parts that you request access to.</w:t>
      </w:r>
    </w:p>
  </w:comment>
  <w:comment w:id="11" w:author="Jagfeld, Glorianna" w:date="2023-09-28T00:21:00Z" w:initials="JG">
    <w:p w14:paraId="56F16656" w14:textId="20777736" w:rsidR="00EE3043" w:rsidRDefault="00EE3043">
      <w:pPr>
        <w:pStyle w:val="CommentText"/>
      </w:pPr>
      <w:r>
        <w:rPr>
          <w:rStyle w:val="CommentReference"/>
        </w:rPr>
        <w:annotationRef/>
      </w:r>
      <w:r>
        <w:t>Please tick if you request access to this part of the datas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5486C0" w15:done="0"/>
  <w15:commentEx w15:paraId="16D61FFE" w15:done="0"/>
  <w15:commentEx w15:paraId="769310C7" w15:done="0"/>
  <w15:commentEx w15:paraId="3DB458CC" w15:done="0"/>
  <w15:commentEx w15:paraId="3FCACF6B" w15:done="0"/>
  <w15:commentEx w15:paraId="05B51719" w15:done="0"/>
  <w15:commentEx w15:paraId="7915FD67" w15:done="0"/>
  <w15:commentEx w15:paraId="1E522E60" w15:done="0"/>
  <w15:commentEx w15:paraId="644A790B" w15:done="0"/>
  <w15:commentEx w15:paraId="56F166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4354C5E" w16cex:dateUtc="2021-04-29T13:16:00Z"/>
  <w16cex:commentExtensible w16cex:durableId="7FCE6E64" w16cex:dateUtc="2023-09-27T22:21:00Z"/>
  <w16cex:commentExtensible w16cex:durableId="7241C6AC" w16cex:dateUtc="2023-09-27T2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5486C0" w16cid:durableId="24354C5E"/>
  <w16cid:commentId w16cid:paraId="16D61FFE" w16cid:durableId="23D4E018"/>
  <w16cid:commentId w16cid:paraId="769310C7" w16cid:durableId="23D4E020"/>
  <w16cid:commentId w16cid:paraId="3DB458CC" w16cid:durableId="23D4E019"/>
  <w16cid:commentId w16cid:paraId="3FCACF6B" w16cid:durableId="23D4E01A"/>
  <w16cid:commentId w16cid:paraId="05B51719" w16cid:durableId="23D4E01F"/>
  <w16cid:commentId w16cid:paraId="7915FD67" w16cid:durableId="23D4E01B"/>
  <w16cid:commentId w16cid:paraId="1E522E60" w16cid:durableId="23D4E01C"/>
  <w16cid:commentId w16cid:paraId="644A790B" w16cid:durableId="7FCE6E64"/>
  <w16cid:commentId w16cid:paraId="56F16656" w16cid:durableId="7241C6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B30D5" w14:textId="77777777" w:rsidR="00395B0C" w:rsidRDefault="00395B0C">
      <w:r>
        <w:separator/>
      </w:r>
    </w:p>
  </w:endnote>
  <w:endnote w:type="continuationSeparator" w:id="0">
    <w:p w14:paraId="7F6CBE66" w14:textId="77777777" w:rsidR="00395B0C" w:rsidRDefault="00395B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5B750" w14:textId="77777777" w:rsidR="00DE420A" w:rsidRDefault="006822DF" w:rsidP="00B546C9">
    <w:pPr>
      <w:pStyle w:val="Footer"/>
      <w:jc w:val="center"/>
      <w:rPr>
        <w:rFonts w:cs="Arial"/>
      </w:rPr>
    </w:pPr>
    <w:r>
      <w:rPr>
        <w:rFonts w:cs="Arial"/>
      </w:rPr>
      <w:t>Ref:  [</w:t>
    </w:r>
    <w:r>
      <w:rPr>
        <w:rFonts w:cs="Arial"/>
        <w:i/>
        <w:iCs/>
      </w:rPr>
      <w:t>File Ref</w:t>
    </w:r>
    <w:r>
      <w:rPr>
        <w:rFonts w:cs="Arial"/>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9A70C" w14:textId="77777777" w:rsidR="00DE420A" w:rsidRDefault="00DE420A" w:rsidP="001E09F6">
    <w:pPr>
      <w:pStyle w:val="Footer"/>
      <w:tabs>
        <w:tab w:val="clear" w:pos="4153"/>
        <w:tab w:val="clear" w:pos="8306"/>
        <w:tab w:val="right" w:pos="9540"/>
      </w:tabs>
      <w:rPr>
        <w:rFonts w:ascii="Arial" w:hAnsi="Arial" w:cs="Arial"/>
        <w:sz w:val="18"/>
        <w:szCs w:val="18"/>
      </w:rPr>
    </w:pPr>
  </w:p>
  <w:p w14:paraId="1B6A565F" w14:textId="5B02FF85" w:rsidR="00DE420A" w:rsidRDefault="0096354F" w:rsidP="001E09F6">
    <w:pPr>
      <w:pStyle w:val="Footer"/>
      <w:tabs>
        <w:tab w:val="clear" w:pos="4153"/>
        <w:tab w:val="clear" w:pos="8306"/>
        <w:tab w:val="right" w:pos="9540"/>
      </w:tabs>
      <w:rPr>
        <w:rFonts w:ascii="Arial" w:hAnsi="Arial" w:cs="Arial"/>
        <w:sz w:val="18"/>
        <w:szCs w:val="18"/>
      </w:rPr>
    </w:pPr>
    <w:r>
      <w:rPr>
        <w:rFonts w:ascii="Arial" w:hAnsi="Arial" w:cs="Arial"/>
        <w:sz w:val="18"/>
        <w:szCs w:val="18"/>
      </w:rPr>
      <w:t>Data Sharing Agreement (</w:t>
    </w:r>
    <w:r w:rsidR="00E23418">
      <w:rPr>
        <w:rFonts w:ascii="Arial" w:hAnsi="Arial" w:cs="Arial"/>
        <w:sz w:val="18"/>
        <w:szCs w:val="18"/>
      </w:rPr>
      <w:t>S-BiDD</w:t>
    </w:r>
    <w:r w:rsidR="0093750D">
      <w:rPr>
        <w:rFonts w:ascii="Arial" w:hAnsi="Arial" w:cs="Arial"/>
        <w:sz w:val="18"/>
        <w:szCs w:val="18"/>
      </w:rPr>
      <w:t xml:space="preserve"> dataset</w:t>
    </w:r>
    <w:r>
      <w:rPr>
        <w:rFonts w:ascii="Arial" w:hAnsi="Arial" w:cs="Arial"/>
        <w:sz w:val="18"/>
        <w:szCs w:val="18"/>
      </w:rPr>
      <w:t xml:space="preserve">) </w:t>
    </w:r>
    <w:r w:rsidR="00D958E4">
      <w:rPr>
        <w:rFonts w:ascii="Arial" w:hAnsi="Arial" w:cs="Arial"/>
        <w:sz w:val="18"/>
        <w:szCs w:val="18"/>
      </w:rPr>
      <w:t>November</w:t>
    </w:r>
    <w:r w:rsidR="00E23418">
      <w:rPr>
        <w:rFonts w:ascii="Arial" w:hAnsi="Arial" w:cs="Arial"/>
        <w:sz w:val="18"/>
        <w:szCs w:val="18"/>
      </w:rPr>
      <w:t xml:space="preserve"> 202</w:t>
    </w:r>
    <w:r w:rsidR="00D958E4">
      <w:rPr>
        <w:rFonts w:ascii="Arial" w:hAnsi="Arial" w:cs="Arial"/>
        <w:sz w:val="18"/>
        <w:szCs w:val="18"/>
      </w:rPr>
      <w:t>3</w:t>
    </w:r>
  </w:p>
  <w:p w14:paraId="59803A46" w14:textId="77777777" w:rsidR="00DE420A" w:rsidRDefault="006822DF" w:rsidP="001E09F6">
    <w:pPr>
      <w:pStyle w:val="Footer"/>
      <w:tabs>
        <w:tab w:val="clear" w:pos="4153"/>
        <w:tab w:val="clear" w:pos="8306"/>
        <w:tab w:val="right" w:pos="9540"/>
      </w:tabs>
      <w:rPr>
        <w:rFonts w:ascii="Arial" w:hAnsi="Arial" w:cs="Arial"/>
        <w:sz w:val="18"/>
        <w:szCs w:val="18"/>
      </w:rPr>
    </w:pPr>
    <w:r>
      <w:rPr>
        <w:rFonts w:ascii="Arial" w:hAnsi="Arial" w:cs="Arial"/>
        <w:sz w:val="18"/>
        <w:szCs w:val="18"/>
      </w:rPr>
      <w:t>Provider Ref:</w:t>
    </w:r>
  </w:p>
  <w:p w14:paraId="27487F60" w14:textId="77777777" w:rsidR="00DE420A" w:rsidRPr="00B546C9" w:rsidRDefault="006822DF" w:rsidP="001E09F6">
    <w:pPr>
      <w:pStyle w:val="Footer"/>
      <w:tabs>
        <w:tab w:val="clear" w:pos="4153"/>
        <w:tab w:val="clear" w:pos="8306"/>
      </w:tabs>
      <w:rPr>
        <w:rFonts w:ascii="Arial" w:hAnsi="Arial" w:cs="Arial"/>
        <w:sz w:val="22"/>
        <w:szCs w:val="22"/>
      </w:rPr>
    </w:pPr>
    <w:r>
      <w:rPr>
        <w:rFonts w:ascii="Arial" w:hAnsi="Arial" w:cs="Arial"/>
        <w:sz w:val="18"/>
        <w:szCs w:val="18"/>
      </w:rPr>
      <w:t>Recipient Ref:</w:t>
    </w:r>
  </w:p>
  <w:p w14:paraId="234B4797" w14:textId="77777777" w:rsidR="00343F25" w:rsidRDefault="00343F2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F2B1F" w14:textId="4FA0D85E" w:rsidR="0096354F" w:rsidRDefault="0096354F" w:rsidP="0096354F">
    <w:pPr>
      <w:pStyle w:val="Footer"/>
      <w:tabs>
        <w:tab w:val="clear" w:pos="4153"/>
        <w:tab w:val="clear" w:pos="8306"/>
        <w:tab w:val="right" w:pos="9540"/>
      </w:tabs>
      <w:rPr>
        <w:rFonts w:ascii="Arial" w:hAnsi="Arial" w:cs="Arial"/>
        <w:sz w:val="18"/>
        <w:szCs w:val="18"/>
      </w:rPr>
    </w:pPr>
    <w:r>
      <w:rPr>
        <w:rFonts w:ascii="Arial" w:hAnsi="Arial" w:cs="Arial"/>
        <w:sz w:val="18"/>
        <w:szCs w:val="18"/>
      </w:rPr>
      <w:t xml:space="preserve">Data Sharing Agreement </w:t>
    </w:r>
    <w:r w:rsidR="00E23418">
      <w:rPr>
        <w:rFonts w:ascii="Arial" w:hAnsi="Arial" w:cs="Arial"/>
        <w:sz w:val="18"/>
        <w:szCs w:val="18"/>
      </w:rPr>
      <w:t xml:space="preserve">(S-BiDD dataset) </w:t>
    </w:r>
    <w:r w:rsidR="00D44205">
      <w:rPr>
        <w:rFonts w:ascii="Arial" w:hAnsi="Arial" w:cs="Arial"/>
        <w:sz w:val="18"/>
        <w:szCs w:val="18"/>
      </w:rPr>
      <w:t>November</w:t>
    </w:r>
    <w:r w:rsidR="00E23418">
      <w:rPr>
        <w:rFonts w:ascii="Arial" w:hAnsi="Arial" w:cs="Arial"/>
        <w:sz w:val="18"/>
        <w:szCs w:val="18"/>
      </w:rPr>
      <w:t xml:space="preserve"> 202</w:t>
    </w:r>
    <w:r w:rsidR="00D44205">
      <w:rPr>
        <w:rFonts w:ascii="Arial" w:hAnsi="Arial" w:cs="Arial"/>
        <w:sz w:val="18"/>
        <w:szCs w:val="18"/>
      </w:rPr>
      <w:t>3</w:t>
    </w:r>
  </w:p>
  <w:p w14:paraId="59358D4A" w14:textId="77777777" w:rsidR="00343F25" w:rsidRDefault="00343F25" w:rsidP="00343F25">
    <w:pPr>
      <w:pStyle w:val="Footer"/>
      <w:tabs>
        <w:tab w:val="clear" w:pos="4153"/>
        <w:tab w:val="clear" w:pos="8306"/>
        <w:tab w:val="right" w:pos="9540"/>
      </w:tabs>
      <w:rPr>
        <w:rFonts w:ascii="Arial" w:hAnsi="Arial" w:cs="Arial"/>
        <w:sz w:val="18"/>
        <w:szCs w:val="18"/>
      </w:rPr>
    </w:pPr>
    <w:r>
      <w:rPr>
        <w:rFonts w:ascii="Arial" w:hAnsi="Arial" w:cs="Arial"/>
        <w:sz w:val="18"/>
        <w:szCs w:val="18"/>
      </w:rPr>
      <w:t>Provider Ref:</w:t>
    </w:r>
  </w:p>
  <w:p w14:paraId="767A3329" w14:textId="77777777" w:rsidR="00343F25" w:rsidRPr="00B546C9" w:rsidRDefault="00343F25" w:rsidP="00343F25">
    <w:pPr>
      <w:pStyle w:val="Footer"/>
      <w:tabs>
        <w:tab w:val="clear" w:pos="4153"/>
        <w:tab w:val="clear" w:pos="8306"/>
      </w:tabs>
      <w:rPr>
        <w:rFonts w:ascii="Arial" w:hAnsi="Arial" w:cs="Arial"/>
        <w:sz w:val="22"/>
        <w:szCs w:val="22"/>
      </w:rPr>
    </w:pPr>
    <w:r>
      <w:rPr>
        <w:rFonts w:ascii="Arial" w:hAnsi="Arial" w:cs="Arial"/>
        <w:sz w:val="18"/>
        <w:szCs w:val="18"/>
      </w:rPr>
      <w:t>Recipient Ref:</w:t>
    </w:r>
  </w:p>
  <w:p w14:paraId="49099F95" w14:textId="77777777" w:rsidR="00521A67" w:rsidRDefault="00521A67">
    <w:pPr>
      <w:pStyle w:val="Footer"/>
    </w:pPr>
  </w:p>
  <w:p w14:paraId="113C025B" w14:textId="77777777" w:rsidR="00DE420A" w:rsidRPr="00B546C9" w:rsidRDefault="00DE420A" w:rsidP="00CF04C6">
    <w:pPr>
      <w:pStyle w:val="Footer"/>
      <w:tabs>
        <w:tab w:val="clear" w:pos="4153"/>
        <w:tab w:val="clear" w:pos="8306"/>
        <w:tab w:val="right" w:pos="9540"/>
      </w:tabs>
      <w:rPr>
        <w:rFonts w:ascii="Arial" w:hAnsi="Arial" w:cs="Arial"/>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0A29D0" w14:textId="77777777" w:rsidR="00395B0C" w:rsidRDefault="00395B0C">
      <w:r>
        <w:separator/>
      </w:r>
    </w:p>
  </w:footnote>
  <w:footnote w:type="continuationSeparator" w:id="0">
    <w:p w14:paraId="3C48FA71" w14:textId="77777777" w:rsidR="00395B0C" w:rsidRDefault="00395B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C5816" w14:textId="77777777" w:rsidR="00DE420A" w:rsidRDefault="006822DF">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FDC3728" w14:textId="77777777" w:rsidR="00DE420A" w:rsidRDefault="00DE42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10929" w14:textId="700BFB82" w:rsidR="00DE420A" w:rsidRDefault="00DE420A" w:rsidP="00B546C9">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DB641" w14:textId="77777777" w:rsidR="00DE420A" w:rsidRDefault="00DE420A" w:rsidP="00B546C9">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49DC3" w14:textId="77777777" w:rsidR="00DE420A" w:rsidRDefault="00DE42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27696"/>
    <w:multiLevelType w:val="hybridMultilevel"/>
    <w:tmpl w:val="03C4DB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4F6516"/>
    <w:multiLevelType w:val="hybridMultilevel"/>
    <w:tmpl w:val="4CFE2D0E"/>
    <w:lvl w:ilvl="0" w:tplc="DB6689BA">
      <w:start w:val="1"/>
      <w:numFmt w:val="lowerLetter"/>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2" w15:restartNumberingAfterBreak="0">
    <w:nsid w:val="0CC05934"/>
    <w:multiLevelType w:val="hybridMultilevel"/>
    <w:tmpl w:val="36CA2AC8"/>
    <w:lvl w:ilvl="0" w:tplc="2B4EAA92">
      <w:start w:val="1"/>
      <w:numFmt w:val="bullet"/>
      <w:lvlText w:val="□"/>
      <w:lvlJc w:val="left"/>
      <w:pPr>
        <w:ind w:left="360" w:hanging="360"/>
      </w:pPr>
      <w:rPr>
        <w:rFonts w:ascii="Calibri"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2416FF3"/>
    <w:multiLevelType w:val="hybridMultilevel"/>
    <w:tmpl w:val="9A484862"/>
    <w:lvl w:ilvl="0" w:tplc="B2202D92">
      <w:start w:val="1"/>
      <w:numFmt w:val="lowerLetter"/>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4" w15:restartNumberingAfterBreak="0">
    <w:nsid w:val="347E7F04"/>
    <w:multiLevelType w:val="hybridMultilevel"/>
    <w:tmpl w:val="B4E43B4A"/>
    <w:lvl w:ilvl="0" w:tplc="1882BBFA">
      <w:start w:val="1"/>
      <w:numFmt w:val="lowerLetter"/>
      <w:pStyle w:val="Style2"/>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5" w15:restartNumberingAfterBreak="0">
    <w:nsid w:val="4ACA7212"/>
    <w:multiLevelType w:val="hybridMultilevel"/>
    <w:tmpl w:val="0DB8C786"/>
    <w:lvl w:ilvl="0" w:tplc="14E28194">
      <w:start w:val="1"/>
      <w:numFmt w:val="upperLetter"/>
      <w:pStyle w:val="Style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F97143A"/>
    <w:multiLevelType w:val="hybridMultilevel"/>
    <w:tmpl w:val="AFFA9358"/>
    <w:lvl w:ilvl="0" w:tplc="E092FA9A">
      <w:start w:val="1"/>
      <w:numFmt w:val="lowerLetter"/>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7" w15:restartNumberingAfterBreak="0">
    <w:nsid w:val="66575A20"/>
    <w:multiLevelType w:val="hybridMultilevel"/>
    <w:tmpl w:val="9F783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BF7386"/>
    <w:multiLevelType w:val="hybridMultilevel"/>
    <w:tmpl w:val="635E8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897911"/>
    <w:multiLevelType w:val="multilevel"/>
    <w:tmpl w:val="638A36CC"/>
    <w:lvl w:ilvl="0">
      <w:start w:val="1"/>
      <w:numFmt w:val="decimal"/>
      <w:lvlText w:val="%1."/>
      <w:lvlJc w:val="left"/>
      <w:pPr>
        <w:ind w:left="360" w:hanging="360"/>
      </w:pPr>
    </w:lvl>
    <w:lvl w:ilvl="1">
      <w:start w:val="1"/>
      <w:numFmt w:val="decimal"/>
      <w:pStyle w:val="Heading2"/>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94303672">
    <w:abstractNumId w:val="5"/>
  </w:num>
  <w:num w:numId="2" w16cid:durableId="245185853">
    <w:abstractNumId w:val="9"/>
  </w:num>
  <w:num w:numId="3" w16cid:durableId="992024388">
    <w:abstractNumId w:val="4"/>
  </w:num>
  <w:num w:numId="4" w16cid:durableId="2107995964">
    <w:abstractNumId w:val="1"/>
  </w:num>
  <w:num w:numId="5" w16cid:durableId="1718697393">
    <w:abstractNumId w:val="8"/>
  </w:num>
  <w:num w:numId="6" w16cid:durableId="1458833674">
    <w:abstractNumId w:val="9"/>
  </w:num>
  <w:num w:numId="7" w16cid:durableId="916281414">
    <w:abstractNumId w:val="9"/>
  </w:num>
  <w:num w:numId="8" w16cid:durableId="2022121158">
    <w:abstractNumId w:val="6"/>
  </w:num>
  <w:num w:numId="9" w16cid:durableId="1705599432">
    <w:abstractNumId w:val="9"/>
  </w:num>
  <w:num w:numId="10" w16cid:durableId="1125853427">
    <w:abstractNumId w:val="3"/>
  </w:num>
  <w:num w:numId="11" w16cid:durableId="2018343000">
    <w:abstractNumId w:val="9"/>
  </w:num>
  <w:num w:numId="12" w16cid:durableId="98960944">
    <w:abstractNumId w:val="0"/>
  </w:num>
  <w:num w:numId="13" w16cid:durableId="1848784654">
    <w:abstractNumId w:val="7"/>
  </w:num>
  <w:num w:numId="14" w16cid:durableId="177342937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gfeld, Glorianna (Student)">
    <w15:presenceInfo w15:providerId="None" w15:userId="Jagfeld, Glorianna (Student)"/>
  </w15:person>
  <w15:person w15:author="Mark Reynolds (Lancaster Uni Comments)">
    <w15:presenceInfo w15:providerId="None" w15:userId="Mark Reynolds (Lancaster Uni Comments)"/>
  </w15:person>
  <w15:person w15:author="Jagfeld, Glorianna">
    <w15:presenceInfo w15:providerId="AD" w15:userId="S::jagfeld@lancaster.ac.uk::667e7b2e-ad03-41a6-829f-ce9811b24a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22DF"/>
    <w:rsid w:val="00012A2E"/>
    <w:rsid w:val="00012A95"/>
    <w:rsid w:val="00014A6C"/>
    <w:rsid w:val="00020597"/>
    <w:rsid w:val="00021C89"/>
    <w:rsid w:val="000534C0"/>
    <w:rsid w:val="00060AF4"/>
    <w:rsid w:val="00060C6E"/>
    <w:rsid w:val="00066D60"/>
    <w:rsid w:val="00070D6A"/>
    <w:rsid w:val="00073AE7"/>
    <w:rsid w:val="00083742"/>
    <w:rsid w:val="00090566"/>
    <w:rsid w:val="00091165"/>
    <w:rsid w:val="00091A4E"/>
    <w:rsid w:val="000A192A"/>
    <w:rsid w:val="000A1E86"/>
    <w:rsid w:val="000A1F03"/>
    <w:rsid w:val="000B5AE5"/>
    <w:rsid w:val="000D60FF"/>
    <w:rsid w:val="000E18D7"/>
    <w:rsid w:val="000E6607"/>
    <w:rsid w:val="000E7069"/>
    <w:rsid w:val="00101C64"/>
    <w:rsid w:val="00102239"/>
    <w:rsid w:val="00103E91"/>
    <w:rsid w:val="00110590"/>
    <w:rsid w:val="001173E6"/>
    <w:rsid w:val="001313C4"/>
    <w:rsid w:val="00132D1B"/>
    <w:rsid w:val="00133B8D"/>
    <w:rsid w:val="0016480E"/>
    <w:rsid w:val="0017209F"/>
    <w:rsid w:val="0017231A"/>
    <w:rsid w:val="00172541"/>
    <w:rsid w:val="001739E6"/>
    <w:rsid w:val="00173A33"/>
    <w:rsid w:val="00174CDE"/>
    <w:rsid w:val="001861F9"/>
    <w:rsid w:val="00192F15"/>
    <w:rsid w:val="00195426"/>
    <w:rsid w:val="001A4FF2"/>
    <w:rsid w:val="001A7537"/>
    <w:rsid w:val="001B6284"/>
    <w:rsid w:val="001C2397"/>
    <w:rsid w:val="001C2FB2"/>
    <w:rsid w:val="001C46CF"/>
    <w:rsid w:val="001E6040"/>
    <w:rsid w:val="001F2243"/>
    <w:rsid w:val="001F3C61"/>
    <w:rsid w:val="001F7C7B"/>
    <w:rsid w:val="00201F32"/>
    <w:rsid w:val="0020304B"/>
    <w:rsid w:val="0022212A"/>
    <w:rsid w:val="002330F3"/>
    <w:rsid w:val="0024676A"/>
    <w:rsid w:val="00246859"/>
    <w:rsid w:val="002547BE"/>
    <w:rsid w:val="002602F5"/>
    <w:rsid w:val="00273F29"/>
    <w:rsid w:val="00276CF5"/>
    <w:rsid w:val="002855F2"/>
    <w:rsid w:val="00292EFE"/>
    <w:rsid w:val="002A1B15"/>
    <w:rsid w:val="002A74C4"/>
    <w:rsid w:val="002B15C4"/>
    <w:rsid w:val="002D7A77"/>
    <w:rsid w:val="002E1D28"/>
    <w:rsid w:val="002E3D74"/>
    <w:rsid w:val="002F4648"/>
    <w:rsid w:val="00310C7A"/>
    <w:rsid w:val="00335C16"/>
    <w:rsid w:val="00343F25"/>
    <w:rsid w:val="003446CC"/>
    <w:rsid w:val="00356499"/>
    <w:rsid w:val="00367384"/>
    <w:rsid w:val="00367526"/>
    <w:rsid w:val="003711B4"/>
    <w:rsid w:val="0037279E"/>
    <w:rsid w:val="00373595"/>
    <w:rsid w:val="003925BD"/>
    <w:rsid w:val="00395B0C"/>
    <w:rsid w:val="003A1E52"/>
    <w:rsid w:val="003A39EA"/>
    <w:rsid w:val="003A58E6"/>
    <w:rsid w:val="003B7EA3"/>
    <w:rsid w:val="003C3A22"/>
    <w:rsid w:val="003D259D"/>
    <w:rsid w:val="003D2B40"/>
    <w:rsid w:val="003D4BFD"/>
    <w:rsid w:val="003E3982"/>
    <w:rsid w:val="00402602"/>
    <w:rsid w:val="00414F53"/>
    <w:rsid w:val="00422BB4"/>
    <w:rsid w:val="00424EB5"/>
    <w:rsid w:val="00442D3A"/>
    <w:rsid w:val="004479D5"/>
    <w:rsid w:val="00462F48"/>
    <w:rsid w:val="0048392F"/>
    <w:rsid w:val="004860AB"/>
    <w:rsid w:val="00490CF3"/>
    <w:rsid w:val="00495959"/>
    <w:rsid w:val="004A1ECF"/>
    <w:rsid w:val="004A4346"/>
    <w:rsid w:val="004B43AF"/>
    <w:rsid w:val="004B7AC8"/>
    <w:rsid w:val="004D78BA"/>
    <w:rsid w:val="004F4658"/>
    <w:rsid w:val="005001B9"/>
    <w:rsid w:val="00513946"/>
    <w:rsid w:val="0051413E"/>
    <w:rsid w:val="00514D1F"/>
    <w:rsid w:val="005165BC"/>
    <w:rsid w:val="00521A67"/>
    <w:rsid w:val="0052339E"/>
    <w:rsid w:val="005252BB"/>
    <w:rsid w:val="00530A18"/>
    <w:rsid w:val="00535D8D"/>
    <w:rsid w:val="005439D0"/>
    <w:rsid w:val="00555703"/>
    <w:rsid w:val="00572090"/>
    <w:rsid w:val="00574FE1"/>
    <w:rsid w:val="00581624"/>
    <w:rsid w:val="00583D31"/>
    <w:rsid w:val="00583DF6"/>
    <w:rsid w:val="0058675C"/>
    <w:rsid w:val="00593958"/>
    <w:rsid w:val="00597382"/>
    <w:rsid w:val="005B376D"/>
    <w:rsid w:val="005C3B9D"/>
    <w:rsid w:val="005F41A8"/>
    <w:rsid w:val="005F5C0D"/>
    <w:rsid w:val="00607B40"/>
    <w:rsid w:val="00612B77"/>
    <w:rsid w:val="00615F09"/>
    <w:rsid w:val="00617DF0"/>
    <w:rsid w:val="00624532"/>
    <w:rsid w:val="00627084"/>
    <w:rsid w:val="00630BBE"/>
    <w:rsid w:val="006348B5"/>
    <w:rsid w:val="006378EF"/>
    <w:rsid w:val="006503A8"/>
    <w:rsid w:val="00673CA3"/>
    <w:rsid w:val="006822DF"/>
    <w:rsid w:val="00691253"/>
    <w:rsid w:val="00691A11"/>
    <w:rsid w:val="00694C91"/>
    <w:rsid w:val="006A0343"/>
    <w:rsid w:val="006A38E0"/>
    <w:rsid w:val="006A3FF7"/>
    <w:rsid w:val="006A6E8C"/>
    <w:rsid w:val="006A7A7F"/>
    <w:rsid w:val="006B6A77"/>
    <w:rsid w:val="006D10BA"/>
    <w:rsid w:val="006D2CA7"/>
    <w:rsid w:val="006D7405"/>
    <w:rsid w:val="006E2C33"/>
    <w:rsid w:val="006E6117"/>
    <w:rsid w:val="006F0524"/>
    <w:rsid w:val="00702004"/>
    <w:rsid w:val="0070753E"/>
    <w:rsid w:val="00710107"/>
    <w:rsid w:val="007240BF"/>
    <w:rsid w:val="00726581"/>
    <w:rsid w:val="00726C4A"/>
    <w:rsid w:val="00730869"/>
    <w:rsid w:val="0073331F"/>
    <w:rsid w:val="00763403"/>
    <w:rsid w:val="007704A0"/>
    <w:rsid w:val="007875DF"/>
    <w:rsid w:val="00796A9B"/>
    <w:rsid w:val="007979B3"/>
    <w:rsid w:val="007B295C"/>
    <w:rsid w:val="007C4511"/>
    <w:rsid w:val="007E51E1"/>
    <w:rsid w:val="007F5798"/>
    <w:rsid w:val="007F5DDF"/>
    <w:rsid w:val="00804E77"/>
    <w:rsid w:val="00810A6E"/>
    <w:rsid w:val="00830EF2"/>
    <w:rsid w:val="00831FF7"/>
    <w:rsid w:val="00853A68"/>
    <w:rsid w:val="008639EA"/>
    <w:rsid w:val="0087689C"/>
    <w:rsid w:val="00896890"/>
    <w:rsid w:val="008A0517"/>
    <w:rsid w:val="008A112B"/>
    <w:rsid w:val="008A2352"/>
    <w:rsid w:val="008A7E72"/>
    <w:rsid w:val="008C1A49"/>
    <w:rsid w:val="008C3438"/>
    <w:rsid w:val="008C373D"/>
    <w:rsid w:val="008D26C7"/>
    <w:rsid w:val="008D7E73"/>
    <w:rsid w:val="008E3571"/>
    <w:rsid w:val="008E56B0"/>
    <w:rsid w:val="008F4CD3"/>
    <w:rsid w:val="008F6C60"/>
    <w:rsid w:val="00906A00"/>
    <w:rsid w:val="009223FC"/>
    <w:rsid w:val="00924EAB"/>
    <w:rsid w:val="0093750D"/>
    <w:rsid w:val="00951C35"/>
    <w:rsid w:val="009532F7"/>
    <w:rsid w:val="0096055C"/>
    <w:rsid w:val="0096354F"/>
    <w:rsid w:val="00976C70"/>
    <w:rsid w:val="00984349"/>
    <w:rsid w:val="00987519"/>
    <w:rsid w:val="00991F00"/>
    <w:rsid w:val="00995B4D"/>
    <w:rsid w:val="009B59E1"/>
    <w:rsid w:val="009B7A8B"/>
    <w:rsid w:val="009C6E46"/>
    <w:rsid w:val="009E71D5"/>
    <w:rsid w:val="009F3236"/>
    <w:rsid w:val="009F404E"/>
    <w:rsid w:val="00A01C15"/>
    <w:rsid w:val="00A14BC6"/>
    <w:rsid w:val="00A218FA"/>
    <w:rsid w:val="00A25E9C"/>
    <w:rsid w:val="00A30AEF"/>
    <w:rsid w:val="00A314F9"/>
    <w:rsid w:val="00A43F34"/>
    <w:rsid w:val="00A459A1"/>
    <w:rsid w:val="00A53409"/>
    <w:rsid w:val="00A66379"/>
    <w:rsid w:val="00A850BD"/>
    <w:rsid w:val="00A924F8"/>
    <w:rsid w:val="00A94CA7"/>
    <w:rsid w:val="00AB1B65"/>
    <w:rsid w:val="00AD4819"/>
    <w:rsid w:val="00AF0040"/>
    <w:rsid w:val="00AF5EE6"/>
    <w:rsid w:val="00AF6A98"/>
    <w:rsid w:val="00B11C22"/>
    <w:rsid w:val="00B12DD0"/>
    <w:rsid w:val="00B421C1"/>
    <w:rsid w:val="00B639E3"/>
    <w:rsid w:val="00B648A4"/>
    <w:rsid w:val="00BA071D"/>
    <w:rsid w:val="00BA142D"/>
    <w:rsid w:val="00BA52EF"/>
    <w:rsid w:val="00BB182C"/>
    <w:rsid w:val="00BC0984"/>
    <w:rsid w:val="00BC69C5"/>
    <w:rsid w:val="00BC719D"/>
    <w:rsid w:val="00BD1312"/>
    <w:rsid w:val="00BD50D5"/>
    <w:rsid w:val="00BF59F9"/>
    <w:rsid w:val="00C1426D"/>
    <w:rsid w:val="00C1497C"/>
    <w:rsid w:val="00C32CE0"/>
    <w:rsid w:val="00C406EE"/>
    <w:rsid w:val="00C51184"/>
    <w:rsid w:val="00C536D5"/>
    <w:rsid w:val="00C635DF"/>
    <w:rsid w:val="00C70E6B"/>
    <w:rsid w:val="00C71595"/>
    <w:rsid w:val="00C72F5F"/>
    <w:rsid w:val="00C81FB6"/>
    <w:rsid w:val="00C97EE7"/>
    <w:rsid w:val="00CA2139"/>
    <w:rsid w:val="00CA7A89"/>
    <w:rsid w:val="00CC363B"/>
    <w:rsid w:val="00CC679A"/>
    <w:rsid w:val="00CD38D8"/>
    <w:rsid w:val="00CD6442"/>
    <w:rsid w:val="00CE21C3"/>
    <w:rsid w:val="00CE31DA"/>
    <w:rsid w:val="00CE47EC"/>
    <w:rsid w:val="00CF55B7"/>
    <w:rsid w:val="00D05F23"/>
    <w:rsid w:val="00D26669"/>
    <w:rsid w:val="00D2673B"/>
    <w:rsid w:val="00D27479"/>
    <w:rsid w:val="00D338E7"/>
    <w:rsid w:val="00D37945"/>
    <w:rsid w:val="00D44205"/>
    <w:rsid w:val="00D45005"/>
    <w:rsid w:val="00D4723F"/>
    <w:rsid w:val="00D47CAC"/>
    <w:rsid w:val="00D512B2"/>
    <w:rsid w:val="00D535B3"/>
    <w:rsid w:val="00D81A26"/>
    <w:rsid w:val="00D958E4"/>
    <w:rsid w:val="00DA226B"/>
    <w:rsid w:val="00DA7DE8"/>
    <w:rsid w:val="00DC22E1"/>
    <w:rsid w:val="00DC7F7F"/>
    <w:rsid w:val="00DD3C2B"/>
    <w:rsid w:val="00DE420A"/>
    <w:rsid w:val="00DE658F"/>
    <w:rsid w:val="00DF5405"/>
    <w:rsid w:val="00DF7DD9"/>
    <w:rsid w:val="00E15EE3"/>
    <w:rsid w:val="00E16ECC"/>
    <w:rsid w:val="00E23418"/>
    <w:rsid w:val="00E26852"/>
    <w:rsid w:val="00E37912"/>
    <w:rsid w:val="00E413C4"/>
    <w:rsid w:val="00E5702F"/>
    <w:rsid w:val="00E57EDB"/>
    <w:rsid w:val="00E62C79"/>
    <w:rsid w:val="00E92BA7"/>
    <w:rsid w:val="00E975FD"/>
    <w:rsid w:val="00EA2F2B"/>
    <w:rsid w:val="00EB7767"/>
    <w:rsid w:val="00EC4509"/>
    <w:rsid w:val="00EE3043"/>
    <w:rsid w:val="00EF6901"/>
    <w:rsid w:val="00F0033F"/>
    <w:rsid w:val="00F00B9F"/>
    <w:rsid w:val="00F1147B"/>
    <w:rsid w:val="00F4059F"/>
    <w:rsid w:val="00F44E5E"/>
    <w:rsid w:val="00F55F74"/>
    <w:rsid w:val="00F62F10"/>
    <w:rsid w:val="00F672A1"/>
    <w:rsid w:val="00F731F1"/>
    <w:rsid w:val="00F76852"/>
    <w:rsid w:val="00F85E45"/>
    <w:rsid w:val="00FA1E90"/>
    <w:rsid w:val="00FB2B38"/>
    <w:rsid w:val="00FE1EAF"/>
    <w:rsid w:val="0A909AE7"/>
    <w:rsid w:val="17E8686E"/>
    <w:rsid w:val="2C6790CE"/>
    <w:rsid w:val="2F0569A1"/>
    <w:rsid w:val="432544C0"/>
    <w:rsid w:val="576F5042"/>
    <w:rsid w:val="5D2E97CD"/>
    <w:rsid w:val="5FFB01B9"/>
    <w:rsid w:val="61F74859"/>
    <w:rsid w:val="65208155"/>
    <w:rsid w:val="6700E3F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1D344C"/>
  <w15:chartTrackingRefBased/>
  <w15:docId w15:val="{C57F6A5E-B460-480D-BE6B-7B0B0D49A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1B9"/>
    <w:pPr>
      <w:spacing w:after="0" w:line="240" w:lineRule="auto"/>
      <w:jc w:val="both"/>
    </w:pPr>
    <w:rPr>
      <w:rFonts w:ascii="Arial" w:eastAsia="Times New Roman" w:hAnsi="Arial" w:cs="Arial"/>
      <w:szCs w:val="20"/>
    </w:rPr>
  </w:style>
  <w:style w:type="paragraph" w:styleId="Heading1">
    <w:name w:val="heading 1"/>
    <w:basedOn w:val="Normal"/>
    <w:next w:val="Normal"/>
    <w:link w:val="Heading1Char"/>
    <w:qFormat/>
    <w:rsid w:val="000534C0"/>
    <w:pPr>
      <w:ind w:left="567" w:hanging="567"/>
      <w:outlineLvl w:val="0"/>
    </w:pPr>
    <w:rPr>
      <w:szCs w:val="22"/>
    </w:rPr>
  </w:style>
  <w:style w:type="paragraph" w:styleId="Heading2">
    <w:name w:val="heading 2"/>
    <w:basedOn w:val="Normal"/>
    <w:next w:val="Normal"/>
    <w:link w:val="Heading2Char"/>
    <w:qFormat/>
    <w:rsid w:val="000534C0"/>
    <w:pPr>
      <w:numPr>
        <w:ilvl w:val="1"/>
        <w:numId w:val="2"/>
      </w:numPr>
      <w:outlineLvl w:val="1"/>
    </w:pPr>
    <w:rPr>
      <w:rFonts w:eastAsia="Batang"/>
      <w:szCs w:val="22"/>
      <w:lang w:eastAsia="ko-KR"/>
    </w:rPr>
  </w:style>
  <w:style w:type="paragraph" w:styleId="Heading3">
    <w:name w:val="heading 3"/>
    <w:basedOn w:val="Normal"/>
    <w:next w:val="Normal"/>
    <w:link w:val="Heading3Char"/>
    <w:qFormat/>
    <w:rsid w:val="000534C0"/>
    <w:pPr>
      <w:jc w:val="center"/>
      <w:outlineLvl w:val="2"/>
    </w:pPr>
    <w:rPr>
      <w:b/>
      <w:bCs/>
      <w:sz w:val="2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34C0"/>
    <w:rPr>
      <w:rFonts w:ascii="Arial" w:eastAsia="Times New Roman" w:hAnsi="Arial" w:cs="Arial"/>
    </w:rPr>
  </w:style>
  <w:style w:type="character" w:customStyle="1" w:styleId="Heading2Char">
    <w:name w:val="Heading 2 Char"/>
    <w:basedOn w:val="DefaultParagraphFont"/>
    <w:link w:val="Heading2"/>
    <w:rsid w:val="000534C0"/>
    <w:rPr>
      <w:rFonts w:ascii="Arial" w:eastAsia="Batang" w:hAnsi="Arial" w:cs="Arial"/>
      <w:lang w:eastAsia="ko-KR"/>
    </w:rPr>
  </w:style>
  <w:style w:type="character" w:customStyle="1" w:styleId="Heading3Char">
    <w:name w:val="Heading 3 Char"/>
    <w:basedOn w:val="DefaultParagraphFont"/>
    <w:link w:val="Heading3"/>
    <w:rsid w:val="000534C0"/>
    <w:rPr>
      <w:rFonts w:ascii="Arial" w:eastAsia="Times New Roman" w:hAnsi="Arial" w:cs="Arial"/>
      <w:b/>
      <w:bCs/>
      <w:sz w:val="28"/>
    </w:rPr>
  </w:style>
  <w:style w:type="paragraph" w:styleId="Header">
    <w:name w:val="header"/>
    <w:basedOn w:val="Normal"/>
    <w:link w:val="HeaderChar"/>
    <w:rsid w:val="006822DF"/>
    <w:pPr>
      <w:tabs>
        <w:tab w:val="center" w:pos="4320"/>
        <w:tab w:val="right" w:pos="8640"/>
      </w:tabs>
    </w:pPr>
    <w:rPr>
      <w:rFonts w:ascii="Times New Roman" w:hAnsi="Times New Roman" w:cs="Times New Roman"/>
      <w:lang w:val="en-US"/>
    </w:rPr>
  </w:style>
  <w:style w:type="character" w:customStyle="1" w:styleId="HeaderChar">
    <w:name w:val="Header Char"/>
    <w:basedOn w:val="DefaultParagraphFont"/>
    <w:link w:val="Header"/>
    <w:rsid w:val="006822DF"/>
    <w:rPr>
      <w:rFonts w:ascii="Times New Roman" w:eastAsia="Times New Roman" w:hAnsi="Times New Roman" w:cs="Times New Roman"/>
      <w:szCs w:val="20"/>
      <w:lang w:val="en-US"/>
    </w:rPr>
  </w:style>
  <w:style w:type="character" w:styleId="PageNumber">
    <w:name w:val="page number"/>
    <w:basedOn w:val="DefaultParagraphFont"/>
    <w:rsid w:val="006822DF"/>
  </w:style>
  <w:style w:type="paragraph" w:styleId="Footer">
    <w:name w:val="footer"/>
    <w:basedOn w:val="Normal"/>
    <w:link w:val="FooterChar"/>
    <w:uiPriority w:val="99"/>
    <w:rsid w:val="006822DF"/>
    <w:pPr>
      <w:tabs>
        <w:tab w:val="center" w:pos="4153"/>
        <w:tab w:val="right" w:pos="8306"/>
      </w:tabs>
    </w:pPr>
    <w:rPr>
      <w:rFonts w:ascii="Times New Roman" w:hAnsi="Times New Roman" w:cs="Times New Roman"/>
      <w:sz w:val="24"/>
      <w:szCs w:val="24"/>
    </w:rPr>
  </w:style>
  <w:style w:type="character" w:customStyle="1" w:styleId="FooterChar">
    <w:name w:val="Footer Char"/>
    <w:basedOn w:val="DefaultParagraphFont"/>
    <w:link w:val="Footer"/>
    <w:uiPriority w:val="99"/>
    <w:rsid w:val="006822DF"/>
    <w:rPr>
      <w:rFonts w:ascii="Times New Roman" w:eastAsia="Times New Roman" w:hAnsi="Times New Roman" w:cs="Times New Roman"/>
      <w:sz w:val="24"/>
      <w:szCs w:val="24"/>
    </w:rPr>
  </w:style>
  <w:style w:type="paragraph" w:customStyle="1" w:styleId="ERIHeading1">
    <w:name w:val="ERI Heading 1"/>
    <w:basedOn w:val="Title"/>
    <w:rsid w:val="006822DF"/>
    <w:pPr>
      <w:contextualSpacing w:val="0"/>
      <w:jc w:val="center"/>
    </w:pPr>
    <w:rPr>
      <w:rFonts w:ascii="Arial" w:eastAsia="Times New Roman" w:hAnsi="Arial" w:cs="Arial"/>
      <w:b/>
      <w:bCs/>
      <w:spacing w:val="0"/>
      <w:kern w:val="0"/>
      <w:sz w:val="28"/>
      <w:szCs w:val="24"/>
    </w:rPr>
  </w:style>
  <w:style w:type="paragraph" w:styleId="ListParagraph">
    <w:name w:val="List Paragraph"/>
    <w:basedOn w:val="Normal"/>
    <w:link w:val="ListParagraphChar"/>
    <w:uiPriority w:val="34"/>
    <w:qFormat/>
    <w:rsid w:val="006822DF"/>
    <w:pPr>
      <w:ind w:left="720"/>
    </w:pPr>
  </w:style>
  <w:style w:type="character" w:styleId="PlaceholderText">
    <w:name w:val="Placeholder Text"/>
    <w:basedOn w:val="DefaultParagraphFont"/>
    <w:uiPriority w:val="99"/>
    <w:semiHidden/>
    <w:rsid w:val="006822DF"/>
    <w:rPr>
      <w:color w:val="808080"/>
    </w:rPr>
  </w:style>
  <w:style w:type="paragraph" w:styleId="Title">
    <w:name w:val="Title"/>
    <w:basedOn w:val="Normal"/>
    <w:next w:val="Normal"/>
    <w:link w:val="TitleChar"/>
    <w:uiPriority w:val="10"/>
    <w:qFormat/>
    <w:rsid w:val="006822D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22DF"/>
    <w:rPr>
      <w:rFonts w:asciiTheme="majorHAnsi" w:eastAsiaTheme="majorEastAsia" w:hAnsiTheme="majorHAnsi" w:cstheme="majorBidi"/>
      <w:spacing w:val="-10"/>
      <w:kern w:val="28"/>
      <w:sz w:val="56"/>
      <w:szCs w:val="56"/>
    </w:rPr>
  </w:style>
  <w:style w:type="paragraph" w:customStyle="1" w:styleId="Style1">
    <w:name w:val="Style1"/>
    <w:basedOn w:val="Normal"/>
    <w:link w:val="Style1Char"/>
    <w:qFormat/>
    <w:rsid w:val="000534C0"/>
    <w:pPr>
      <w:numPr>
        <w:numId w:val="1"/>
      </w:numPr>
      <w:ind w:left="567" w:hanging="567"/>
    </w:pPr>
    <w:rPr>
      <w:szCs w:val="22"/>
    </w:rPr>
  </w:style>
  <w:style w:type="paragraph" w:customStyle="1" w:styleId="Style2">
    <w:name w:val="Style2"/>
    <w:basedOn w:val="ListParagraph"/>
    <w:link w:val="Style2Char"/>
    <w:qFormat/>
    <w:rsid w:val="000534C0"/>
    <w:pPr>
      <w:numPr>
        <w:numId w:val="3"/>
      </w:numPr>
    </w:pPr>
    <w:rPr>
      <w:rFonts w:eastAsia="Batang"/>
      <w:lang w:eastAsia="ko-KR"/>
    </w:rPr>
  </w:style>
  <w:style w:type="character" w:customStyle="1" w:styleId="Style1Char">
    <w:name w:val="Style1 Char"/>
    <w:basedOn w:val="DefaultParagraphFont"/>
    <w:link w:val="Style1"/>
    <w:rsid w:val="000534C0"/>
    <w:rPr>
      <w:rFonts w:ascii="Arial" w:eastAsia="Times New Roman" w:hAnsi="Arial" w:cs="Arial"/>
    </w:rPr>
  </w:style>
  <w:style w:type="character" w:customStyle="1" w:styleId="ListParagraphChar">
    <w:name w:val="List Paragraph Char"/>
    <w:basedOn w:val="DefaultParagraphFont"/>
    <w:link w:val="ListParagraph"/>
    <w:uiPriority w:val="34"/>
    <w:rsid w:val="000534C0"/>
    <w:rPr>
      <w:rFonts w:ascii="Arial" w:eastAsia="Times New Roman" w:hAnsi="Arial" w:cs="Arial"/>
      <w:szCs w:val="20"/>
    </w:rPr>
  </w:style>
  <w:style w:type="character" w:customStyle="1" w:styleId="Style2Char">
    <w:name w:val="Style2 Char"/>
    <w:basedOn w:val="ListParagraphChar"/>
    <w:link w:val="Style2"/>
    <w:rsid w:val="000534C0"/>
    <w:rPr>
      <w:rFonts w:ascii="Arial" w:eastAsia="Batang" w:hAnsi="Arial" w:cs="Arial"/>
      <w:szCs w:val="20"/>
      <w:lang w:eastAsia="ko-KR"/>
    </w:rPr>
  </w:style>
  <w:style w:type="table" w:styleId="TableGrid">
    <w:name w:val="Table Grid"/>
    <w:basedOn w:val="TableNormal"/>
    <w:uiPriority w:val="39"/>
    <w:rsid w:val="00D379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3794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945"/>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442D3A"/>
    <w:rPr>
      <w:sz w:val="16"/>
      <w:szCs w:val="16"/>
    </w:rPr>
  </w:style>
  <w:style w:type="paragraph" w:styleId="CommentText">
    <w:name w:val="annotation text"/>
    <w:basedOn w:val="Normal"/>
    <w:link w:val="CommentTextChar"/>
    <w:uiPriority w:val="99"/>
    <w:semiHidden/>
    <w:unhideWhenUsed/>
    <w:rsid w:val="00442D3A"/>
    <w:rPr>
      <w:sz w:val="20"/>
    </w:rPr>
  </w:style>
  <w:style w:type="character" w:customStyle="1" w:styleId="CommentTextChar">
    <w:name w:val="Comment Text Char"/>
    <w:basedOn w:val="DefaultParagraphFont"/>
    <w:link w:val="CommentText"/>
    <w:uiPriority w:val="99"/>
    <w:semiHidden/>
    <w:rsid w:val="00442D3A"/>
    <w:rPr>
      <w:rFonts w:ascii="Arial" w:eastAsia="Times New Roman" w:hAnsi="Arial" w:cs="Arial"/>
      <w:sz w:val="20"/>
      <w:szCs w:val="20"/>
    </w:rPr>
  </w:style>
  <w:style w:type="paragraph" w:styleId="CommentSubject">
    <w:name w:val="annotation subject"/>
    <w:basedOn w:val="CommentText"/>
    <w:next w:val="CommentText"/>
    <w:link w:val="CommentSubjectChar"/>
    <w:uiPriority w:val="99"/>
    <w:semiHidden/>
    <w:unhideWhenUsed/>
    <w:rsid w:val="00442D3A"/>
    <w:rPr>
      <w:b/>
      <w:bCs/>
    </w:rPr>
  </w:style>
  <w:style w:type="character" w:customStyle="1" w:styleId="CommentSubjectChar">
    <w:name w:val="Comment Subject Char"/>
    <w:basedOn w:val="CommentTextChar"/>
    <w:link w:val="CommentSubject"/>
    <w:uiPriority w:val="99"/>
    <w:semiHidden/>
    <w:rsid w:val="00442D3A"/>
    <w:rPr>
      <w:rFonts w:ascii="Arial" w:eastAsia="Times New Roman" w:hAnsi="Arial" w:cs="Arial"/>
      <w:b/>
      <w:bCs/>
      <w:sz w:val="20"/>
      <w:szCs w:val="20"/>
    </w:rPr>
  </w:style>
  <w:style w:type="character" w:styleId="Hyperlink">
    <w:name w:val="Hyperlink"/>
    <w:basedOn w:val="DefaultParagraphFont"/>
    <w:uiPriority w:val="99"/>
    <w:unhideWhenUsed/>
    <w:rsid w:val="000E6607"/>
    <w:rPr>
      <w:color w:val="0563C1" w:themeColor="hyperlink"/>
      <w:u w:val="single"/>
    </w:rPr>
  </w:style>
  <w:style w:type="character" w:customStyle="1" w:styleId="UnresolvedMention1">
    <w:name w:val="Unresolved Mention1"/>
    <w:basedOn w:val="DefaultParagraphFont"/>
    <w:uiPriority w:val="99"/>
    <w:semiHidden/>
    <w:unhideWhenUsed/>
    <w:rsid w:val="000E6607"/>
    <w:rPr>
      <w:color w:val="605E5C"/>
      <w:shd w:val="clear" w:color="auto" w:fill="E1DFDD"/>
    </w:rPr>
  </w:style>
  <w:style w:type="character" w:styleId="UnresolvedMention">
    <w:name w:val="Unresolved Mention"/>
    <w:basedOn w:val="DefaultParagraphFont"/>
    <w:uiPriority w:val="99"/>
    <w:semiHidden/>
    <w:unhideWhenUsed/>
    <w:rsid w:val="00583D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5943376">
      <w:bodyDiv w:val="1"/>
      <w:marLeft w:val="0"/>
      <w:marRight w:val="0"/>
      <w:marTop w:val="0"/>
      <w:marBottom w:val="0"/>
      <w:divBdr>
        <w:top w:val="none" w:sz="0" w:space="0" w:color="auto"/>
        <w:left w:val="none" w:sz="0" w:space="0" w:color="auto"/>
        <w:bottom w:val="none" w:sz="0" w:space="0" w:color="auto"/>
        <w:right w:val="none" w:sz="0" w:space="0" w:color="auto"/>
      </w:divBdr>
    </w:div>
    <w:div w:id="1145196135">
      <w:bodyDiv w:val="1"/>
      <w:marLeft w:val="0"/>
      <w:marRight w:val="0"/>
      <w:marTop w:val="0"/>
      <w:marBottom w:val="0"/>
      <w:divBdr>
        <w:top w:val="none" w:sz="0" w:space="0" w:color="auto"/>
        <w:left w:val="none" w:sz="0" w:space="0" w:color="auto"/>
        <w:bottom w:val="none" w:sz="0" w:space="0" w:color="auto"/>
        <w:right w:val="none" w:sz="0" w:space="0" w:color="auto"/>
      </w:divBdr>
      <w:divsChild>
        <w:div w:id="1468428147">
          <w:marLeft w:val="0"/>
          <w:marRight w:val="0"/>
          <w:marTop w:val="0"/>
          <w:marBottom w:val="0"/>
          <w:divBdr>
            <w:top w:val="none" w:sz="0" w:space="0" w:color="auto"/>
            <w:left w:val="none" w:sz="0" w:space="0" w:color="auto"/>
            <w:bottom w:val="none" w:sz="0" w:space="0" w:color="auto"/>
            <w:right w:val="none" w:sz="0" w:space="0" w:color="auto"/>
          </w:divBdr>
        </w:div>
        <w:div w:id="1305432933">
          <w:marLeft w:val="0"/>
          <w:marRight w:val="0"/>
          <w:marTop w:val="0"/>
          <w:marBottom w:val="0"/>
          <w:divBdr>
            <w:top w:val="none" w:sz="0" w:space="0" w:color="auto"/>
            <w:left w:val="none" w:sz="0" w:space="0" w:color="auto"/>
            <w:bottom w:val="none" w:sz="0" w:space="0" w:color="auto"/>
            <w:right w:val="none" w:sz="0" w:space="0" w:color="auto"/>
          </w:divBdr>
        </w:div>
        <w:div w:id="1187865375">
          <w:marLeft w:val="0"/>
          <w:marRight w:val="0"/>
          <w:marTop w:val="0"/>
          <w:marBottom w:val="0"/>
          <w:divBdr>
            <w:top w:val="none" w:sz="0" w:space="0" w:color="auto"/>
            <w:left w:val="none" w:sz="0" w:space="0" w:color="auto"/>
            <w:bottom w:val="none" w:sz="0" w:space="0" w:color="auto"/>
            <w:right w:val="none" w:sz="0" w:space="0" w:color="auto"/>
          </w:divBdr>
        </w:div>
        <w:div w:id="2088307140">
          <w:marLeft w:val="0"/>
          <w:marRight w:val="0"/>
          <w:marTop w:val="0"/>
          <w:marBottom w:val="0"/>
          <w:divBdr>
            <w:top w:val="none" w:sz="0" w:space="0" w:color="auto"/>
            <w:left w:val="none" w:sz="0" w:space="0" w:color="auto"/>
            <w:bottom w:val="none" w:sz="0" w:space="0" w:color="auto"/>
            <w:right w:val="none" w:sz="0" w:space="0" w:color="auto"/>
          </w:divBdr>
        </w:div>
        <w:div w:id="1813794598">
          <w:marLeft w:val="0"/>
          <w:marRight w:val="0"/>
          <w:marTop w:val="0"/>
          <w:marBottom w:val="0"/>
          <w:divBdr>
            <w:top w:val="none" w:sz="0" w:space="0" w:color="auto"/>
            <w:left w:val="none" w:sz="0" w:space="0" w:color="auto"/>
            <w:bottom w:val="none" w:sz="0" w:space="0" w:color="auto"/>
            <w:right w:val="none" w:sz="0" w:space="0" w:color="auto"/>
          </w:divBdr>
        </w:div>
        <w:div w:id="185171104">
          <w:marLeft w:val="0"/>
          <w:marRight w:val="0"/>
          <w:marTop w:val="0"/>
          <w:marBottom w:val="0"/>
          <w:divBdr>
            <w:top w:val="none" w:sz="0" w:space="0" w:color="auto"/>
            <w:left w:val="none" w:sz="0" w:space="0" w:color="auto"/>
            <w:bottom w:val="none" w:sz="0" w:space="0" w:color="auto"/>
            <w:right w:val="none" w:sz="0" w:space="0" w:color="auto"/>
          </w:divBdr>
        </w:div>
      </w:divsChild>
    </w:div>
    <w:div w:id="1796210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header" Target="header1.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98B2EB35C84638B4435FC23EB41AEE"/>
        <w:category>
          <w:name w:val="General"/>
          <w:gallery w:val="placeholder"/>
        </w:category>
        <w:types>
          <w:type w:val="bbPlcHdr"/>
        </w:types>
        <w:behaviors>
          <w:behavior w:val="content"/>
        </w:behaviors>
        <w:guid w:val="{392396C3-3F18-4428-9720-ECCDC8188CA1}"/>
      </w:docPartPr>
      <w:docPartBody>
        <w:p w:rsidR="00F52E33" w:rsidRDefault="00906A00" w:rsidP="00906A00">
          <w:pPr>
            <w:pStyle w:val="4798B2EB35C84638B4435FC23EB41AEE6"/>
          </w:pPr>
          <w:r w:rsidRPr="00AF0040">
            <w:rPr>
              <w:rStyle w:val="PlaceholderText"/>
              <w:rFonts w:eastAsiaTheme="minorHAnsi"/>
              <w:color w:val="000000" w:themeColor="text1"/>
            </w:rPr>
            <w:t>INSERT FULL LEGAL NAME OF RECIPIENT INSTITUTION</w:t>
          </w:r>
        </w:p>
      </w:docPartBody>
    </w:docPart>
    <w:docPart>
      <w:docPartPr>
        <w:name w:val="9478E0A522664679B99D56FCDBE1249C"/>
        <w:category>
          <w:name w:val="General"/>
          <w:gallery w:val="placeholder"/>
        </w:category>
        <w:types>
          <w:type w:val="bbPlcHdr"/>
        </w:types>
        <w:behaviors>
          <w:behavior w:val="content"/>
        </w:behaviors>
        <w:guid w:val="{0429001E-5A51-4BE5-8861-A553D32764D3}"/>
      </w:docPartPr>
      <w:docPartBody>
        <w:p w:rsidR="00F52E33" w:rsidRDefault="00906A00" w:rsidP="00906A00">
          <w:pPr>
            <w:pStyle w:val="9478E0A522664679B99D56FCDBE1249C5"/>
          </w:pPr>
          <w:r w:rsidRPr="00796A9B">
            <w:rPr>
              <w:color w:val="808080" w:themeColor="background1" w:themeShade="80"/>
              <w:szCs w:val="22"/>
            </w:rPr>
            <w:t>Insert name of provider institution</w:t>
          </w:r>
        </w:p>
      </w:docPartBody>
    </w:docPart>
    <w:docPart>
      <w:docPartPr>
        <w:name w:val="F07E4E5EFB69493CB3F8FA38C8C076D4"/>
        <w:category>
          <w:name w:val="General"/>
          <w:gallery w:val="placeholder"/>
        </w:category>
        <w:types>
          <w:type w:val="bbPlcHdr"/>
        </w:types>
        <w:behaviors>
          <w:behavior w:val="content"/>
        </w:behaviors>
        <w:guid w:val="{003A4DE8-308E-4AA7-8B1E-39B0AFE065B7}"/>
      </w:docPartPr>
      <w:docPartBody>
        <w:p w:rsidR="00F52E33" w:rsidRDefault="00906A00" w:rsidP="00906A00">
          <w:pPr>
            <w:pStyle w:val="F07E4E5EFB69493CB3F8FA38C8C076D44"/>
          </w:pPr>
          <w:r>
            <w:rPr>
              <w:rStyle w:val="PlaceholderText"/>
              <w:rFonts w:eastAsiaTheme="minorHAnsi"/>
            </w:rPr>
            <w:t>Insert full legal address of provider institution</w:t>
          </w:r>
        </w:p>
      </w:docPartBody>
    </w:docPart>
    <w:docPart>
      <w:docPartPr>
        <w:name w:val="340AE951D19C45BBBB67D25065FB047F"/>
        <w:category>
          <w:name w:val="General"/>
          <w:gallery w:val="placeholder"/>
        </w:category>
        <w:types>
          <w:type w:val="bbPlcHdr"/>
        </w:types>
        <w:behaviors>
          <w:behavior w:val="content"/>
        </w:behaviors>
        <w:guid w:val="{2125022F-92BB-4D62-BAB7-75BEE44937BC}"/>
      </w:docPartPr>
      <w:docPartBody>
        <w:p w:rsidR="00F52E33" w:rsidRDefault="00906A00" w:rsidP="00906A00">
          <w:pPr>
            <w:pStyle w:val="340AE951D19C45BBBB67D25065FB047F4"/>
          </w:pPr>
          <w:r>
            <w:rPr>
              <w:rStyle w:val="PlaceholderText"/>
              <w:rFonts w:eastAsiaTheme="minorHAnsi"/>
            </w:rPr>
            <w:t>Insert full name of recipient institution</w:t>
          </w:r>
        </w:p>
      </w:docPartBody>
    </w:docPart>
    <w:docPart>
      <w:docPartPr>
        <w:name w:val="DF27C04DA0D24AA78F2FAD8297266CBD"/>
        <w:category>
          <w:name w:val="General"/>
          <w:gallery w:val="placeholder"/>
        </w:category>
        <w:types>
          <w:type w:val="bbPlcHdr"/>
        </w:types>
        <w:behaviors>
          <w:behavior w:val="content"/>
        </w:behaviors>
        <w:guid w:val="{FD9E5186-74E1-4E92-88AA-7E6ACB2CBB29}"/>
      </w:docPartPr>
      <w:docPartBody>
        <w:p w:rsidR="00F52E33" w:rsidRDefault="00906A00" w:rsidP="00906A00">
          <w:pPr>
            <w:pStyle w:val="DF27C04DA0D24AA78F2FAD8297266CBD4"/>
          </w:pPr>
          <w:r>
            <w:rPr>
              <w:rStyle w:val="PlaceholderText"/>
              <w:rFonts w:eastAsiaTheme="minorHAnsi"/>
            </w:rPr>
            <w:t>Insert jurisdiction of registration</w:t>
          </w:r>
        </w:p>
      </w:docPartBody>
    </w:docPart>
    <w:docPart>
      <w:docPartPr>
        <w:name w:val="D7BD0DCD990E431A8AF8A0EDEF7A334A"/>
        <w:category>
          <w:name w:val="General"/>
          <w:gallery w:val="placeholder"/>
        </w:category>
        <w:types>
          <w:type w:val="bbPlcHdr"/>
        </w:types>
        <w:behaviors>
          <w:behavior w:val="content"/>
        </w:behaviors>
        <w:guid w:val="{A5C42A03-E53E-4B20-AC01-337CDC367FB1}"/>
      </w:docPartPr>
      <w:docPartBody>
        <w:p w:rsidR="00F52E33" w:rsidRDefault="00906A00" w:rsidP="00906A00">
          <w:pPr>
            <w:pStyle w:val="D7BD0DCD990E431A8AF8A0EDEF7A334A4"/>
          </w:pPr>
          <w:r>
            <w:rPr>
              <w:rStyle w:val="PlaceholderText"/>
              <w:rFonts w:eastAsiaTheme="minorHAnsi"/>
            </w:rPr>
            <w:t>Insert charitable or royal charter number</w:t>
          </w:r>
        </w:p>
      </w:docPartBody>
    </w:docPart>
    <w:docPart>
      <w:docPartPr>
        <w:name w:val="22A96DF0CB6740478BB58CC5603B0CEE"/>
        <w:category>
          <w:name w:val="General"/>
          <w:gallery w:val="placeholder"/>
        </w:category>
        <w:types>
          <w:type w:val="bbPlcHdr"/>
        </w:types>
        <w:behaviors>
          <w:behavior w:val="content"/>
        </w:behaviors>
        <w:guid w:val="{D082D806-CDAE-4762-865D-FA6C7875C63C}"/>
      </w:docPartPr>
      <w:docPartBody>
        <w:p w:rsidR="00F52E33" w:rsidRDefault="00906A00" w:rsidP="00906A00">
          <w:pPr>
            <w:pStyle w:val="22A96DF0CB6740478BB58CC5603B0CEE4"/>
          </w:pPr>
          <w:r>
            <w:rPr>
              <w:rStyle w:val="PlaceholderText"/>
              <w:rFonts w:eastAsiaTheme="minorHAnsi"/>
            </w:rPr>
            <w:t>Insert Act or Charter of incorporation</w:t>
          </w:r>
        </w:p>
      </w:docPartBody>
    </w:docPart>
    <w:docPart>
      <w:docPartPr>
        <w:name w:val="34A2799621BC4A8AA2D5E009DD288571"/>
        <w:category>
          <w:name w:val="General"/>
          <w:gallery w:val="placeholder"/>
        </w:category>
        <w:types>
          <w:type w:val="bbPlcHdr"/>
        </w:types>
        <w:behaviors>
          <w:behavior w:val="content"/>
        </w:behaviors>
        <w:guid w:val="{8E28D322-7538-43AE-8AE7-FDEF583EB607}"/>
      </w:docPartPr>
      <w:docPartBody>
        <w:p w:rsidR="00F52E33" w:rsidRDefault="00906A00" w:rsidP="00906A00">
          <w:pPr>
            <w:pStyle w:val="34A2799621BC4A8AA2D5E009DD2885714"/>
          </w:pPr>
          <w:r>
            <w:rPr>
              <w:rStyle w:val="PlaceholderText"/>
              <w:rFonts w:eastAsiaTheme="minorHAnsi"/>
            </w:rPr>
            <w:t>Insert full legal address of recipient institution</w:t>
          </w:r>
        </w:p>
      </w:docPartBody>
    </w:docPart>
    <w:docPart>
      <w:docPartPr>
        <w:name w:val="3497AC3EC2C24CE79861C0C6B10853FE"/>
        <w:category>
          <w:name w:val="General"/>
          <w:gallery w:val="placeholder"/>
        </w:category>
        <w:types>
          <w:type w:val="bbPlcHdr"/>
        </w:types>
        <w:behaviors>
          <w:behavior w:val="content"/>
        </w:behaviors>
        <w:guid w:val="{2BF5C28F-E221-4831-8E63-D29262C47CA5}"/>
      </w:docPartPr>
      <w:docPartBody>
        <w:p w:rsidR="00F52E33" w:rsidRDefault="00906A00" w:rsidP="00906A00">
          <w:pPr>
            <w:pStyle w:val="3497AC3EC2C24CE79861C0C6B10853FE4"/>
          </w:pPr>
          <w:r w:rsidRPr="000534C0">
            <w:rPr>
              <w:rStyle w:val="PlaceholderText"/>
              <w:rFonts w:eastAsiaTheme="minorHAnsi"/>
              <w:color w:val="808080" w:themeColor="background1" w:themeShade="80"/>
            </w:rPr>
            <w:t>Insert title of research project</w:t>
          </w:r>
        </w:p>
      </w:docPartBody>
    </w:docPart>
    <w:docPart>
      <w:docPartPr>
        <w:name w:val="C732BB19858D4A31AEE43B83310C05E8"/>
        <w:category>
          <w:name w:val="General"/>
          <w:gallery w:val="placeholder"/>
        </w:category>
        <w:types>
          <w:type w:val="bbPlcHdr"/>
        </w:types>
        <w:behaviors>
          <w:behavior w:val="content"/>
        </w:behaviors>
        <w:guid w:val="{A80B4516-EF19-43B8-884D-88435832E714}"/>
      </w:docPartPr>
      <w:docPartBody>
        <w:p w:rsidR="00F52E33" w:rsidRDefault="00906A00" w:rsidP="00906A00">
          <w:pPr>
            <w:pStyle w:val="C732BB19858D4A31AEE43B83310C05E84"/>
          </w:pPr>
          <w:r w:rsidRPr="000534C0">
            <w:rPr>
              <w:rStyle w:val="PlaceholderText"/>
              <w:rFonts w:eastAsiaTheme="minorHAnsi"/>
              <w:color w:val="808080" w:themeColor="background1" w:themeShade="80"/>
            </w:rPr>
            <w:t>Insert name of Principal Investigator</w:t>
          </w:r>
        </w:p>
      </w:docPartBody>
    </w:docPart>
    <w:docPart>
      <w:docPartPr>
        <w:name w:val="755CDD99EDBF41FCB11D0A1C5822BA7C"/>
        <w:category>
          <w:name w:val="General"/>
          <w:gallery w:val="placeholder"/>
        </w:category>
        <w:types>
          <w:type w:val="bbPlcHdr"/>
        </w:types>
        <w:behaviors>
          <w:behavior w:val="content"/>
        </w:behaviors>
        <w:guid w:val="{9951755B-B53F-4DD3-8DF9-1AABFC413EBC}"/>
      </w:docPartPr>
      <w:docPartBody>
        <w:p w:rsidR="00F52E33" w:rsidRDefault="00906A00" w:rsidP="00906A00">
          <w:pPr>
            <w:pStyle w:val="755CDD99EDBF41FCB11D0A1C5822BA7C4"/>
          </w:pPr>
          <w:r w:rsidRPr="000534C0">
            <w:rPr>
              <w:rStyle w:val="PlaceholderText"/>
              <w:rFonts w:eastAsiaTheme="minorHAnsi"/>
              <w:color w:val="808080" w:themeColor="background1" w:themeShade="80"/>
            </w:rPr>
            <w:t>Insert date</w:t>
          </w:r>
        </w:p>
      </w:docPartBody>
    </w:docPart>
    <w:docPart>
      <w:docPartPr>
        <w:name w:val="1CC4F8081C234852BF720D3847C498C4"/>
        <w:category>
          <w:name w:val="General"/>
          <w:gallery w:val="placeholder"/>
        </w:category>
        <w:types>
          <w:type w:val="bbPlcHdr"/>
        </w:types>
        <w:behaviors>
          <w:behavior w:val="content"/>
        </w:behaviors>
        <w:guid w:val="{E691C5DB-01D6-46F6-B113-9D8A6C5C8724}"/>
      </w:docPartPr>
      <w:docPartBody>
        <w:p w:rsidR="00906A00" w:rsidRDefault="00906A00" w:rsidP="00906A00">
          <w:pPr>
            <w:pStyle w:val="1CC4F8081C234852BF720D3847C498C41"/>
          </w:pPr>
          <w:r w:rsidRPr="009E71D5">
            <w:rPr>
              <w:rStyle w:val="PlaceholderText"/>
              <w:rFonts w:eastAsiaTheme="minorHAnsi"/>
            </w:rPr>
            <w:t xml:space="preserve">Insert details </w:t>
          </w:r>
        </w:p>
      </w:docPartBody>
    </w:docPart>
    <w:docPart>
      <w:docPartPr>
        <w:name w:val="19CD4F91B38D4EA093E356999B4AC115"/>
        <w:category>
          <w:name w:val="General"/>
          <w:gallery w:val="placeholder"/>
        </w:category>
        <w:types>
          <w:type w:val="bbPlcHdr"/>
        </w:types>
        <w:behaviors>
          <w:behavior w:val="content"/>
        </w:behaviors>
        <w:guid w:val="{6DA5C464-D73B-4AC1-8942-8DE85EAB481E}"/>
      </w:docPartPr>
      <w:docPartBody>
        <w:p w:rsidR="00906A00" w:rsidRDefault="00906A00" w:rsidP="00906A00">
          <w:pPr>
            <w:pStyle w:val="19CD4F91B38D4EA093E356999B4AC1151"/>
          </w:pPr>
          <w:r w:rsidRPr="0070753E">
            <w:rPr>
              <w:rStyle w:val="PlaceholderText"/>
              <w:rFonts w:eastAsiaTheme="minorHAnsi"/>
            </w:rPr>
            <w:t xml:space="preserve">Insert details </w:t>
          </w:r>
        </w:p>
      </w:docPartBody>
    </w:docPart>
    <w:docPart>
      <w:docPartPr>
        <w:name w:val="7B07CBEB767D491A8FEEDA59A9950A62"/>
        <w:category>
          <w:name w:val="General"/>
          <w:gallery w:val="placeholder"/>
        </w:category>
        <w:types>
          <w:type w:val="bbPlcHdr"/>
        </w:types>
        <w:behaviors>
          <w:behavior w:val="content"/>
        </w:behaviors>
        <w:guid w:val="{FA30D910-ED06-40AA-B5A5-148F52C846AA}"/>
      </w:docPartPr>
      <w:docPartBody>
        <w:p w:rsidR="00906A00" w:rsidRDefault="00906A00" w:rsidP="00906A00">
          <w:pPr>
            <w:pStyle w:val="7B07CBEB767D491A8FEEDA59A9950A621"/>
          </w:pPr>
          <w:r>
            <w:rPr>
              <w:rStyle w:val="PlaceholderText"/>
              <w:rFonts w:eastAsiaTheme="minorHAnsi"/>
            </w:rPr>
            <w:t xml:space="preserve">Insert details </w:t>
          </w:r>
        </w:p>
      </w:docPartBody>
    </w:docPart>
    <w:docPart>
      <w:docPartPr>
        <w:name w:val="7AF35B1CD7384836B3B0C3759DD91BDB"/>
        <w:category>
          <w:name w:val="General"/>
          <w:gallery w:val="placeholder"/>
        </w:category>
        <w:types>
          <w:type w:val="bbPlcHdr"/>
        </w:types>
        <w:behaviors>
          <w:behavior w:val="content"/>
        </w:behaviors>
        <w:guid w:val="{942EAF93-6E85-4F12-B89B-4657BA12A32E}"/>
      </w:docPartPr>
      <w:docPartBody>
        <w:p w:rsidR="00906A00" w:rsidRDefault="00906A00" w:rsidP="00906A00">
          <w:pPr>
            <w:pStyle w:val="7AF35B1CD7384836B3B0C3759DD91BDB1"/>
          </w:pPr>
          <w:r>
            <w:rPr>
              <w:rStyle w:val="PlaceholderText"/>
              <w:rFonts w:eastAsiaTheme="minorHAnsi"/>
            </w:rPr>
            <w:t xml:space="preserve">Please select </w:t>
          </w:r>
        </w:p>
      </w:docPartBody>
    </w:docPart>
    <w:docPart>
      <w:docPartPr>
        <w:name w:val="10F01F40AC4C4D97A97CB106DD7A8DBC"/>
        <w:category>
          <w:name w:val="General"/>
          <w:gallery w:val="placeholder"/>
        </w:category>
        <w:types>
          <w:type w:val="bbPlcHdr"/>
        </w:types>
        <w:behaviors>
          <w:behavior w:val="content"/>
        </w:behaviors>
        <w:guid w:val="{8E8850AD-5EFE-450A-80C3-2B06917BFF0A}"/>
      </w:docPartPr>
      <w:docPartBody>
        <w:p w:rsidR="00906A00" w:rsidRDefault="00906A00" w:rsidP="00906A00">
          <w:pPr>
            <w:pStyle w:val="10F01F40AC4C4D97A97CB106DD7A8DBC1"/>
          </w:pPr>
          <w:r>
            <w:rPr>
              <w:rStyle w:val="PlaceholderText"/>
              <w:rFonts w:eastAsiaTheme="minorHAnsi"/>
            </w:rPr>
            <w:t>Please select</w:t>
          </w:r>
        </w:p>
      </w:docPartBody>
    </w:docPart>
    <w:docPart>
      <w:docPartPr>
        <w:name w:val="2777BFBC7987405BA9CC63F4FFFC3382"/>
        <w:category>
          <w:name w:val="General"/>
          <w:gallery w:val="placeholder"/>
        </w:category>
        <w:types>
          <w:type w:val="bbPlcHdr"/>
        </w:types>
        <w:behaviors>
          <w:behavior w:val="content"/>
        </w:behaviors>
        <w:guid w:val="{59D90E6C-FD87-4A62-B590-FA8F43FBE230}"/>
      </w:docPartPr>
      <w:docPartBody>
        <w:p w:rsidR="00906A00" w:rsidRDefault="00906A00" w:rsidP="00906A00">
          <w:pPr>
            <w:pStyle w:val="2777BFBC7987405BA9CC63F4FFFC33821"/>
          </w:pPr>
          <w:r>
            <w:rPr>
              <w:rStyle w:val="PlaceholderText"/>
              <w:rFonts w:eastAsiaTheme="minorHAnsi"/>
            </w:rPr>
            <w:t>Insert full name of the Provider Institution</w:t>
          </w:r>
        </w:p>
      </w:docPartBody>
    </w:docPart>
    <w:docPart>
      <w:docPartPr>
        <w:name w:val="74DDB8647528404F9A8A7C8556DD63CA"/>
        <w:category>
          <w:name w:val="General"/>
          <w:gallery w:val="placeholder"/>
        </w:category>
        <w:types>
          <w:type w:val="bbPlcHdr"/>
        </w:types>
        <w:behaviors>
          <w:behavior w:val="content"/>
        </w:behaviors>
        <w:guid w:val="{8DC5FBBC-05CE-4AA9-ACE4-D0E72B6136CF}"/>
      </w:docPartPr>
      <w:docPartBody>
        <w:p w:rsidR="00906A00" w:rsidRDefault="00906A00" w:rsidP="00906A00">
          <w:pPr>
            <w:pStyle w:val="74DDB8647528404F9A8A7C8556DD63CA1"/>
          </w:pPr>
          <w:r>
            <w:rPr>
              <w:rStyle w:val="PlaceholderText"/>
              <w:rFonts w:eastAsiaTheme="minorHAnsi"/>
            </w:rPr>
            <w:t>Insert full name of the Recipient Institution</w:t>
          </w:r>
        </w:p>
      </w:docPartBody>
    </w:docPart>
    <w:docPart>
      <w:docPartPr>
        <w:name w:val="BEC418F4A4B64212B2DCC76EDE98EF1E"/>
        <w:category>
          <w:name w:val="General"/>
          <w:gallery w:val="placeholder"/>
        </w:category>
        <w:types>
          <w:type w:val="bbPlcHdr"/>
        </w:types>
        <w:behaviors>
          <w:behavior w:val="content"/>
        </w:behaviors>
        <w:guid w:val="{7D6FA4A4-35F5-43F2-AFD8-763DC34B8010}"/>
      </w:docPartPr>
      <w:docPartBody>
        <w:p w:rsidR="00621F0F" w:rsidRDefault="009B59E1" w:rsidP="009B59E1">
          <w:pPr>
            <w:pStyle w:val="BEC418F4A4B64212B2DCC76EDE98EF1E"/>
          </w:pPr>
          <w:r w:rsidRPr="00AF0040">
            <w:rPr>
              <w:rStyle w:val="PlaceholderText"/>
              <w:rFonts w:eastAsiaTheme="minorHAnsi"/>
              <w:color w:val="000000" w:themeColor="text1"/>
            </w:rPr>
            <w:t>INSERT FULL LEGAL NAME OF RECIPIENT INSTITU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C1305D"/>
    <w:multiLevelType w:val="multilevel"/>
    <w:tmpl w:val="4B90376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B01912"/>
    <w:multiLevelType w:val="multilevel"/>
    <w:tmpl w:val="EC92448A"/>
    <w:lvl w:ilvl="0">
      <w:start w:val="1"/>
      <w:numFmt w:val="decimal"/>
      <w:lvlText w:val="%1."/>
      <w:lvlJc w:val="left"/>
      <w:pPr>
        <w:tabs>
          <w:tab w:val="num" w:pos="720"/>
        </w:tabs>
        <w:ind w:left="720" w:hanging="720"/>
      </w:pPr>
    </w:lvl>
    <w:lvl w:ilvl="1">
      <w:start w:val="1"/>
      <w:numFmt w:val="decimal"/>
      <w:pStyle w:val="755CDD99EDBF41FCB11D0A1C5822BA7C4"/>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478962154">
    <w:abstractNumId w:val="0"/>
  </w:num>
  <w:num w:numId="2" w16cid:durableId="648826519">
    <w:abstractNumId w:val="1"/>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35C"/>
    <w:rsid w:val="000C298A"/>
    <w:rsid w:val="00116AAB"/>
    <w:rsid w:val="00154254"/>
    <w:rsid w:val="0025586A"/>
    <w:rsid w:val="00621F0F"/>
    <w:rsid w:val="006A7687"/>
    <w:rsid w:val="0081035C"/>
    <w:rsid w:val="008B3D92"/>
    <w:rsid w:val="00906A00"/>
    <w:rsid w:val="009B59E1"/>
    <w:rsid w:val="00A27BEC"/>
    <w:rsid w:val="00BB1F6E"/>
    <w:rsid w:val="00C06096"/>
    <w:rsid w:val="00D42E25"/>
    <w:rsid w:val="00F16757"/>
    <w:rsid w:val="00F52E3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B59E1"/>
    <w:rPr>
      <w:color w:val="808080"/>
    </w:rPr>
  </w:style>
  <w:style w:type="paragraph" w:customStyle="1" w:styleId="4798B2EB35C84638B4435FC23EB41AEE6">
    <w:name w:val="4798B2EB35C84638B4435FC23EB41AEE6"/>
    <w:rsid w:val="00906A00"/>
    <w:pPr>
      <w:spacing w:after="0" w:line="240" w:lineRule="auto"/>
      <w:jc w:val="center"/>
      <w:outlineLvl w:val="2"/>
    </w:pPr>
    <w:rPr>
      <w:rFonts w:ascii="Arial" w:eastAsia="Times New Roman" w:hAnsi="Arial" w:cs="Arial"/>
      <w:b/>
      <w:bCs/>
      <w:sz w:val="28"/>
      <w:lang w:eastAsia="en-US"/>
    </w:rPr>
  </w:style>
  <w:style w:type="paragraph" w:customStyle="1" w:styleId="9478E0A522664679B99D56FCDBE1249C5">
    <w:name w:val="9478E0A522664679B99D56FCDBE1249C5"/>
    <w:rsid w:val="00906A00"/>
    <w:pPr>
      <w:spacing w:after="0" w:line="240" w:lineRule="auto"/>
      <w:jc w:val="both"/>
    </w:pPr>
    <w:rPr>
      <w:rFonts w:ascii="Arial" w:eastAsia="Times New Roman" w:hAnsi="Arial" w:cs="Arial"/>
      <w:szCs w:val="20"/>
      <w:lang w:eastAsia="en-US"/>
    </w:rPr>
  </w:style>
  <w:style w:type="paragraph" w:customStyle="1" w:styleId="F07E4E5EFB69493CB3F8FA38C8C076D44">
    <w:name w:val="F07E4E5EFB69493CB3F8FA38C8C076D44"/>
    <w:rsid w:val="00906A00"/>
    <w:pPr>
      <w:spacing w:after="0" w:line="240" w:lineRule="auto"/>
      <w:jc w:val="both"/>
    </w:pPr>
    <w:rPr>
      <w:rFonts w:ascii="Arial" w:eastAsia="Times New Roman" w:hAnsi="Arial" w:cs="Arial"/>
      <w:szCs w:val="20"/>
      <w:lang w:eastAsia="en-US"/>
    </w:rPr>
  </w:style>
  <w:style w:type="paragraph" w:customStyle="1" w:styleId="340AE951D19C45BBBB67D25065FB047F4">
    <w:name w:val="340AE951D19C45BBBB67D25065FB047F4"/>
    <w:rsid w:val="00906A00"/>
    <w:pPr>
      <w:spacing w:after="0" w:line="240" w:lineRule="auto"/>
      <w:jc w:val="both"/>
    </w:pPr>
    <w:rPr>
      <w:rFonts w:ascii="Arial" w:eastAsia="Times New Roman" w:hAnsi="Arial" w:cs="Arial"/>
      <w:szCs w:val="20"/>
      <w:lang w:eastAsia="en-US"/>
    </w:rPr>
  </w:style>
  <w:style w:type="paragraph" w:customStyle="1" w:styleId="DF27C04DA0D24AA78F2FAD8297266CBD4">
    <w:name w:val="DF27C04DA0D24AA78F2FAD8297266CBD4"/>
    <w:rsid w:val="00906A00"/>
    <w:pPr>
      <w:spacing w:after="0" w:line="240" w:lineRule="auto"/>
      <w:jc w:val="both"/>
    </w:pPr>
    <w:rPr>
      <w:rFonts w:ascii="Arial" w:eastAsia="Times New Roman" w:hAnsi="Arial" w:cs="Arial"/>
      <w:szCs w:val="20"/>
      <w:lang w:eastAsia="en-US"/>
    </w:rPr>
  </w:style>
  <w:style w:type="paragraph" w:customStyle="1" w:styleId="D7BD0DCD990E431A8AF8A0EDEF7A334A4">
    <w:name w:val="D7BD0DCD990E431A8AF8A0EDEF7A334A4"/>
    <w:rsid w:val="00906A00"/>
    <w:pPr>
      <w:spacing w:after="0" w:line="240" w:lineRule="auto"/>
      <w:jc w:val="both"/>
    </w:pPr>
    <w:rPr>
      <w:rFonts w:ascii="Arial" w:eastAsia="Times New Roman" w:hAnsi="Arial" w:cs="Arial"/>
      <w:szCs w:val="20"/>
      <w:lang w:eastAsia="en-US"/>
    </w:rPr>
  </w:style>
  <w:style w:type="paragraph" w:customStyle="1" w:styleId="22A96DF0CB6740478BB58CC5603B0CEE4">
    <w:name w:val="22A96DF0CB6740478BB58CC5603B0CEE4"/>
    <w:rsid w:val="00906A00"/>
    <w:pPr>
      <w:spacing w:after="0" w:line="240" w:lineRule="auto"/>
      <w:jc w:val="both"/>
    </w:pPr>
    <w:rPr>
      <w:rFonts w:ascii="Arial" w:eastAsia="Times New Roman" w:hAnsi="Arial" w:cs="Arial"/>
      <w:szCs w:val="20"/>
      <w:lang w:eastAsia="en-US"/>
    </w:rPr>
  </w:style>
  <w:style w:type="paragraph" w:customStyle="1" w:styleId="34A2799621BC4A8AA2D5E009DD2885714">
    <w:name w:val="34A2799621BC4A8AA2D5E009DD2885714"/>
    <w:rsid w:val="00906A00"/>
    <w:pPr>
      <w:spacing w:after="0" w:line="240" w:lineRule="auto"/>
      <w:jc w:val="both"/>
    </w:pPr>
    <w:rPr>
      <w:rFonts w:ascii="Arial" w:eastAsia="Times New Roman" w:hAnsi="Arial" w:cs="Arial"/>
      <w:szCs w:val="20"/>
      <w:lang w:eastAsia="en-US"/>
    </w:rPr>
  </w:style>
  <w:style w:type="paragraph" w:customStyle="1" w:styleId="3497AC3EC2C24CE79861C0C6B10853FE4">
    <w:name w:val="3497AC3EC2C24CE79861C0C6B10853FE4"/>
    <w:rsid w:val="00906A00"/>
    <w:pPr>
      <w:spacing w:after="0" w:line="240" w:lineRule="auto"/>
      <w:ind w:left="567" w:hanging="567"/>
      <w:jc w:val="both"/>
    </w:pPr>
    <w:rPr>
      <w:rFonts w:ascii="Arial" w:eastAsia="Times New Roman" w:hAnsi="Arial" w:cs="Arial"/>
      <w:lang w:eastAsia="en-US"/>
    </w:rPr>
  </w:style>
  <w:style w:type="paragraph" w:customStyle="1" w:styleId="C732BB19858D4A31AEE43B83310C05E84">
    <w:name w:val="C732BB19858D4A31AEE43B83310C05E84"/>
    <w:rsid w:val="00906A00"/>
    <w:pPr>
      <w:spacing w:after="0" w:line="240" w:lineRule="auto"/>
      <w:ind w:left="567" w:hanging="567"/>
      <w:jc w:val="both"/>
    </w:pPr>
    <w:rPr>
      <w:rFonts w:ascii="Arial" w:eastAsia="Times New Roman" w:hAnsi="Arial" w:cs="Arial"/>
      <w:lang w:eastAsia="en-US"/>
    </w:rPr>
  </w:style>
  <w:style w:type="paragraph" w:customStyle="1" w:styleId="755CDD99EDBF41FCB11D0A1C5822BA7C4">
    <w:name w:val="755CDD99EDBF41FCB11D0A1C5822BA7C4"/>
    <w:rsid w:val="00906A00"/>
    <w:pPr>
      <w:numPr>
        <w:ilvl w:val="1"/>
        <w:numId w:val="2"/>
      </w:numPr>
      <w:spacing w:after="0" w:line="240" w:lineRule="auto"/>
      <w:ind w:left="792" w:hanging="432"/>
      <w:jc w:val="both"/>
      <w:outlineLvl w:val="1"/>
    </w:pPr>
    <w:rPr>
      <w:rFonts w:ascii="Arial" w:eastAsia="Batang" w:hAnsi="Arial" w:cs="Arial"/>
      <w:lang w:eastAsia="ko-KR"/>
    </w:rPr>
  </w:style>
  <w:style w:type="paragraph" w:customStyle="1" w:styleId="1CC4F8081C234852BF720D3847C498C41">
    <w:name w:val="1CC4F8081C234852BF720D3847C498C4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19CD4F91B38D4EA093E356999B4AC1151">
    <w:name w:val="19CD4F91B38D4EA093E356999B4AC115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7B07CBEB767D491A8FEEDA59A9950A621">
    <w:name w:val="7B07CBEB767D491A8FEEDA59A9950A62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7AF35B1CD7384836B3B0C3759DD91BDB1">
    <w:name w:val="7AF35B1CD7384836B3B0C3759DD91BDB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10F01F40AC4C4D97A97CB106DD7A8DBC1">
    <w:name w:val="10F01F40AC4C4D97A97CB106DD7A8DBC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2777BFBC7987405BA9CC63F4FFFC33821">
    <w:name w:val="2777BFBC7987405BA9CC63F4FFFC33821"/>
    <w:rsid w:val="00906A00"/>
    <w:pPr>
      <w:spacing w:after="0" w:line="240" w:lineRule="auto"/>
      <w:jc w:val="both"/>
    </w:pPr>
    <w:rPr>
      <w:rFonts w:ascii="Arial" w:eastAsia="Times New Roman" w:hAnsi="Arial" w:cs="Arial"/>
      <w:szCs w:val="20"/>
      <w:lang w:eastAsia="en-US"/>
    </w:rPr>
  </w:style>
  <w:style w:type="paragraph" w:customStyle="1" w:styleId="74DDB8647528404F9A8A7C8556DD63CA1">
    <w:name w:val="74DDB8647528404F9A8A7C8556DD63CA1"/>
    <w:rsid w:val="00906A00"/>
    <w:pPr>
      <w:spacing w:after="0" w:line="240" w:lineRule="auto"/>
      <w:jc w:val="both"/>
    </w:pPr>
    <w:rPr>
      <w:rFonts w:ascii="Arial" w:eastAsia="Times New Roman" w:hAnsi="Arial" w:cs="Arial"/>
      <w:szCs w:val="20"/>
      <w:lang w:eastAsia="en-US"/>
    </w:rPr>
  </w:style>
  <w:style w:type="paragraph" w:customStyle="1" w:styleId="BEC418F4A4B64212B2DCC76EDE98EF1E">
    <w:name w:val="BEC418F4A4B64212B2DCC76EDE98EF1E"/>
    <w:rsid w:val="009B59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C11D5099D221D43A9B4D01D760F7358" ma:contentTypeVersion="13" ma:contentTypeDescription="Create a new document." ma:contentTypeScope="" ma:versionID="37e64ea81538f573b8a57f3408017bd1">
  <xsd:schema xmlns:xsd="http://www.w3.org/2001/XMLSchema" xmlns:xs="http://www.w3.org/2001/XMLSchema" xmlns:p="http://schemas.microsoft.com/office/2006/metadata/properties" xmlns:ns3="9ad124c6-1f8d-4729-b7e6-7cd77907c0c4" xmlns:ns4="72e1e065-ace2-43ef-ad36-68ecef7a3227" targetNamespace="http://schemas.microsoft.com/office/2006/metadata/properties" ma:root="true" ma:fieldsID="16b75d5f8c1e5e07b4229b08948b8cc4" ns3:_="" ns4:_="">
    <xsd:import namespace="9ad124c6-1f8d-4729-b7e6-7cd77907c0c4"/>
    <xsd:import namespace="72e1e065-ace2-43ef-ad36-68ecef7a322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d124c6-1f8d-4729-b7e6-7cd77907c0c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e1e065-ace2-43ef-ad36-68ecef7a322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A7D814E-410D-407C-BE30-E049326202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d124c6-1f8d-4729-b7e6-7cd77907c0c4"/>
    <ds:schemaRef ds:uri="72e1e065-ace2-43ef-ad36-68ecef7a3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A25EAB8-B62E-4FE0-A589-981BF523153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33565A5-BBA5-4F48-BE06-76D38A66D5ED}">
  <ds:schemaRefs>
    <ds:schemaRef ds:uri="http://schemas.openxmlformats.org/officeDocument/2006/bibliography"/>
  </ds:schemaRefs>
</ds:datastoreItem>
</file>

<file path=customXml/itemProps4.xml><?xml version="1.0" encoding="utf-8"?>
<ds:datastoreItem xmlns:ds="http://schemas.openxmlformats.org/officeDocument/2006/customXml" ds:itemID="{43DEEE85-8755-4C88-8F83-CC3A3D64D1F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8073</Words>
  <Characters>46021</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3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Baines</dc:creator>
  <cp:keywords/>
  <dc:description/>
  <cp:lastModifiedBy>Jagfeld, Glorianna</cp:lastModifiedBy>
  <cp:revision>166</cp:revision>
  <cp:lastPrinted>2018-07-12T09:46:00Z</cp:lastPrinted>
  <dcterms:created xsi:type="dcterms:W3CDTF">2021-04-28T12:56:00Z</dcterms:created>
  <dcterms:modified xsi:type="dcterms:W3CDTF">2023-11-17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C11D5099D221D43A9B4D01D760F735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cite-them-right-no-et-al</vt:lpwstr>
  </property>
  <property fmtid="{D5CDD505-2E9C-101B-9397-08002B2CF9AE}" pid="12" name="Mendeley Recent Style Name 4_1">
    <vt:lpwstr>Cite Them Right 12th edition - Harvard (no "et al.")</vt:lpwstr>
  </property>
  <property fmtid="{D5CDD505-2E9C-101B-9397-08002B2CF9AE}" pid="13" name="Mendeley Recent Style Id 5_1">
    <vt:lpwstr>http://csl.mendeley.com/styles/535940461/harvard-cite-them-right-no-et-al-sort-date</vt:lpwstr>
  </property>
  <property fmtid="{D5CDD505-2E9C-101B-9397-08002B2CF9AE}" pid="14" name="Mendeley Recent Style Name 5_1">
    <vt:lpwstr>Cite Them Right 12th edition - Harvard (no "et al.") - sort by date</vt:lpwstr>
  </property>
  <property fmtid="{D5CDD505-2E9C-101B-9397-08002B2CF9AE}" pid="15" name="Mendeley Recent Style Id 6_1">
    <vt:lpwstr>http://www.zotero.org/styles/clinical-psychology-review</vt:lpwstr>
  </property>
  <property fmtid="{D5CDD505-2E9C-101B-9397-08002B2CF9AE}" pid="16" name="Mendeley Recent Style Name 6_1">
    <vt:lpwstr>Clinical Psychology Review</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csl.mendeley.com/styles/3155741/journal-of-medical-internet-research</vt:lpwstr>
  </property>
  <property fmtid="{D5CDD505-2E9C-101B-9397-08002B2CF9AE}" pid="20" name="Mendeley Recent Style Name 8_1">
    <vt:lpwstr>NEW! Journal of Medical Internet Research</vt:lpwstr>
  </property>
  <property fmtid="{D5CDD505-2E9C-101B-9397-08002B2CF9AE}" pid="21" name="Mendeley Recent Style Id 9_1">
    <vt:lpwstr>http://www.zotero.org/styles/plos-one</vt:lpwstr>
  </property>
  <property fmtid="{D5CDD505-2E9C-101B-9397-08002B2CF9AE}" pid="22" name="Mendeley Recent Style Name 9_1">
    <vt:lpwstr>PLOS ONE</vt:lpwstr>
  </property>
  <property fmtid="{D5CDD505-2E9C-101B-9397-08002B2CF9AE}" pid="23" name="Mendeley Document_1">
    <vt:lpwstr>True</vt:lpwstr>
  </property>
  <property fmtid="{D5CDD505-2E9C-101B-9397-08002B2CF9AE}" pid="24" name="Mendeley Unique User Id_1">
    <vt:lpwstr>829e5389-edbf-36a8-b596-bab0afdde6cd</vt:lpwstr>
  </property>
  <property fmtid="{D5CDD505-2E9C-101B-9397-08002B2CF9AE}" pid="25" name="Mendeley Citation Style_1">
    <vt:lpwstr>http://www.zotero.org/styles/harvard-cite-them-right</vt:lpwstr>
  </property>
</Properties>
</file>